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E005D8" w14:textId="77777777" w:rsidR="006265C7" w:rsidRPr="006265C7" w:rsidRDefault="006265C7" w:rsidP="006265C7">
      <w:pPr>
        <w:jc w:val="center"/>
        <w:rPr>
          <w:b/>
          <w:bCs/>
          <w:sz w:val="28"/>
          <w:szCs w:val="28"/>
        </w:rPr>
      </w:pPr>
      <w:r w:rsidRPr="006265C7">
        <w:rPr>
          <w:b/>
          <w:bCs/>
          <w:sz w:val="28"/>
          <w:szCs w:val="28"/>
        </w:rPr>
        <w:t>PENGARUH STRUKTUR MODAL SEBAGAI VARIABEL MEDIASI DALAM HUBUNGAN  PROFITABILITAS, LIKUIDITAS DAN UKURAN PERUSAHAAN TERHADAP NILAI PERUSAHAAN</w:t>
      </w:r>
    </w:p>
    <w:p w14:paraId="704D02A3" w14:textId="77777777" w:rsidR="006265C7" w:rsidRPr="006265C7" w:rsidRDefault="006265C7" w:rsidP="006265C7">
      <w:pPr>
        <w:jc w:val="both"/>
        <w:rPr>
          <w:b/>
          <w:bCs/>
          <w:sz w:val="28"/>
          <w:szCs w:val="28"/>
        </w:rPr>
      </w:pPr>
    </w:p>
    <w:p w14:paraId="556B18E1" w14:textId="77777777" w:rsidR="006265C7" w:rsidRPr="006265C7" w:rsidRDefault="006265C7" w:rsidP="006265C7">
      <w:pPr>
        <w:jc w:val="center"/>
        <w:rPr>
          <w:b/>
          <w:bCs/>
          <w:sz w:val="28"/>
          <w:szCs w:val="28"/>
        </w:rPr>
      </w:pPr>
      <w:r w:rsidRPr="006265C7">
        <w:rPr>
          <w:b/>
          <w:bCs/>
          <w:sz w:val="28"/>
          <w:szCs w:val="28"/>
        </w:rPr>
        <w:t>(Studi Empiris pada Perusahaan Manufaktur Subsektor Makanan dan Minuman yang Terdaftar di Bursa Efek Indonesia</w:t>
      </w:r>
    </w:p>
    <w:p w14:paraId="08A65EB6" w14:textId="77777777" w:rsidR="006265C7" w:rsidRPr="006265C7" w:rsidRDefault="006265C7" w:rsidP="006265C7">
      <w:pPr>
        <w:jc w:val="center"/>
        <w:rPr>
          <w:b/>
          <w:bCs/>
          <w:sz w:val="28"/>
          <w:szCs w:val="28"/>
        </w:rPr>
      </w:pPr>
      <w:r w:rsidRPr="006265C7">
        <w:rPr>
          <w:b/>
          <w:bCs/>
          <w:sz w:val="28"/>
          <w:szCs w:val="28"/>
        </w:rPr>
        <w:t>Tahun 2021-2024)</w:t>
      </w:r>
    </w:p>
    <w:p w14:paraId="718C1FF7" w14:textId="77777777" w:rsidR="006265C7" w:rsidRPr="006265C7" w:rsidRDefault="006265C7" w:rsidP="006265C7">
      <w:pPr>
        <w:jc w:val="center"/>
        <w:rPr>
          <w:b/>
          <w:sz w:val="28"/>
          <w:szCs w:val="28"/>
          <w:lang w:val="en-GB"/>
        </w:rPr>
      </w:pPr>
      <w:r w:rsidRPr="006265C7">
        <w:rPr>
          <w:b/>
          <w:noProof/>
          <w:sz w:val="28"/>
          <w:szCs w:val="28"/>
          <w:lang w:val="en-GB"/>
        </w:rPr>
        <w:drawing>
          <wp:anchor distT="0" distB="0" distL="114300" distR="114300" simplePos="0" relativeHeight="251659264" behindDoc="1" locked="0" layoutInCell="1" allowOverlap="1" wp14:anchorId="32CAEA7D" wp14:editId="2D927E39">
            <wp:simplePos x="0" y="0"/>
            <wp:positionH relativeFrom="margin">
              <wp:posOffset>2066925</wp:posOffset>
            </wp:positionH>
            <wp:positionV relativeFrom="margin">
              <wp:posOffset>1421765</wp:posOffset>
            </wp:positionV>
            <wp:extent cx="1898298" cy="254317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898298" cy="2543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B33B3F" w14:textId="77777777" w:rsidR="006265C7" w:rsidRPr="006C2749" w:rsidRDefault="006265C7" w:rsidP="006265C7">
      <w:pPr>
        <w:jc w:val="center"/>
        <w:rPr>
          <w:rFonts w:asciiTheme="majorBidi" w:hAnsiTheme="majorBidi" w:cstheme="majorBidi"/>
          <w:b/>
          <w:sz w:val="28"/>
          <w:szCs w:val="28"/>
          <w:lang w:val="en-GB"/>
        </w:rPr>
      </w:pPr>
    </w:p>
    <w:p w14:paraId="21F4A4BF" w14:textId="77777777" w:rsidR="006265C7" w:rsidRPr="006C2749" w:rsidRDefault="006265C7" w:rsidP="006265C7">
      <w:pPr>
        <w:jc w:val="center"/>
        <w:rPr>
          <w:rFonts w:asciiTheme="majorBidi" w:hAnsiTheme="majorBidi" w:cstheme="majorBidi"/>
          <w:b/>
          <w:sz w:val="28"/>
          <w:szCs w:val="28"/>
          <w:lang w:val="en-GB"/>
        </w:rPr>
      </w:pPr>
    </w:p>
    <w:p w14:paraId="41610A74" w14:textId="77777777" w:rsidR="006265C7" w:rsidRPr="006C2749" w:rsidRDefault="006265C7" w:rsidP="006265C7">
      <w:pPr>
        <w:jc w:val="center"/>
        <w:rPr>
          <w:rFonts w:asciiTheme="majorBidi" w:hAnsiTheme="majorBidi" w:cstheme="majorBidi"/>
          <w:b/>
          <w:sz w:val="32"/>
          <w:szCs w:val="32"/>
        </w:rPr>
      </w:pPr>
    </w:p>
    <w:p w14:paraId="42DAE087" w14:textId="77777777" w:rsidR="006265C7" w:rsidRPr="006C2749" w:rsidRDefault="006265C7" w:rsidP="006265C7">
      <w:pPr>
        <w:jc w:val="center"/>
        <w:rPr>
          <w:rFonts w:asciiTheme="majorBidi" w:hAnsiTheme="majorBidi" w:cstheme="majorBidi"/>
          <w:b/>
          <w:sz w:val="32"/>
          <w:szCs w:val="32"/>
        </w:rPr>
      </w:pPr>
    </w:p>
    <w:p w14:paraId="61E47375" w14:textId="77777777" w:rsidR="006265C7" w:rsidRPr="006C2749" w:rsidRDefault="006265C7" w:rsidP="006265C7">
      <w:pPr>
        <w:jc w:val="center"/>
        <w:rPr>
          <w:rFonts w:asciiTheme="majorBidi" w:hAnsiTheme="majorBidi" w:cstheme="majorBidi"/>
          <w:b/>
          <w:sz w:val="32"/>
          <w:szCs w:val="32"/>
        </w:rPr>
      </w:pPr>
    </w:p>
    <w:p w14:paraId="142E363C" w14:textId="77777777" w:rsidR="006265C7" w:rsidRPr="006C2749" w:rsidRDefault="006265C7" w:rsidP="006265C7">
      <w:pPr>
        <w:jc w:val="center"/>
        <w:rPr>
          <w:rFonts w:asciiTheme="majorBidi" w:hAnsiTheme="majorBidi" w:cstheme="majorBidi"/>
          <w:b/>
          <w:sz w:val="32"/>
          <w:szCs w:val="32"/>
        </w:rPr>
      </w:pPr>
    </w:p>
    <w:p w14:paraId="4BE35065" w14:textId="77777777" w:rsidR="006265C7" w:rsidRPr="006C2749" w:rsidRDefault="006265C7" w:rsidP="006265C7">
      <w:pPr>
        <w:jc w:val="center"/>
        <w:rPr>
          <w:rFonts w:asciiTheme="majorBidi" w:hAnsiTheme="majorBidi" w:cstheme="majorBidi"/>
          <w:b/>
          <w:sz w:val="32"/>
          <w:szCs w:val="32"/>
        </w:rPr>
      </w:pPr>
    </w:p>
    <w:p w14:paraId="6A902029" w14:textId="77777777" w:rsidR="006265C7" w:rsidRPr="006C2749" w:rsidRDefault="006265C7" w:rsidP="006265C7">
      <w:pPr>
        <w:jc w:val="center"/>
        <w:rPr>
          <w:rFonts w:asciiTheme="majorBidi" w:hAnsiTheme="majorBidi" w:cstheme="majorBidi"/>
          <w:b/>
          <w:sz w:val="32"/>
          <w:szCs w:val="32"/>
        </w:rPr>
      </w:pPr>
    </w:p>
    <w:p w14:paraId="362EAD32" w14:textId="77777777" w:rsidR="006265C7" w:rsidRPr="006C2749" w:rsidRDefault="006265C7" w:rsidP="006265C7">
      <w:pPr>
        <w:jc w:val="center"/>
        <w:rPr>
          <w:rFonts w:asciiTheme="majorBidi" w:hAnsiTheme="majorBidi" w:cstheme="majorBidi"/>
          <w:b/>
          <w:sz w:val="32"/>
          <w:szCs w:val="32"/>
        </w:rPr>
      </w:pPr>
    </w:p>
    <w:p w14:paraId="37B72B02" w14:textId="77777777" w:rsidR="006265C7" w:rsidRPr="006C2749" w:rsidRDefault="006265C7" w:rsidP="006265C7">
      <w:pPr>
        <w:jc w:val="center"/>
        <w:rPr>
          <w:rFonts w:asciiTheme="majorBidi" w:hAnsiTheme="majorBidi" w:cstheme="majorBidi"/>
          <w:b/>
          <w:sz w:val="32"/>
          <w:szCs w:val="32"/>
        </w:rPr>
      </w:pPr>
    </w:p>
    <w:p w14:paraId="7303E865" w14:textId="77777777" w:rsidR="006265C7" w:rsidRPr="006C2749" w:rsidRDefault="006265C7" w:rsidP="006265C7">
      <w:pPr>
        <w:rPr>
          <w:rFonts w:asciiTheme="majorBidi" w:hAnsiTheme="majorBidi" w:cstheme="majorBidi"/>
          <w:b/>
          <w:sz w:val="32"/>
          <w:szCs w:val="32"/>
        </w:rPr>
      </w:pPr>
    </w:p>
    <w:p w14:paraId="77F769FE" w14:textId="77777777" w:rsidR="006265C7" w:rsidRPr="006265C7" w:rsidRDefault="006265C7" w:rsidP="006265C7">
      <w:pPr>
        <w:jc w:val="center"/>
        <w:rPr>
          <w:b/>
          <w:sz w:val="32"/>
          <w:szCs w:val="32"/>
          <w:lang w:val="en-GB"/>
        </w:rPr>
      </w:pPr>
      <w:r w:rsidRPr="006265C7">
        <w:rPr>
          <w:b/>
          <w:sz w:val="32"/>
          <w:szCs w:val="32"/>
          <w:lang w:val="en-GB"/>
        </w:rPr>
        <w:t>TESIS</w:t>
      </w:r>
    </w:p>
    <w:p w14:paraId="69AA267D" w14:textId="77777777" w:rsidR="006265C7" w:rsidRPr="006265C7" w:rsidRDefault="006265C7" w:rsidP="006265C7">
      <w:pPr>
        <w:jc w:val="center"/>
        <w:rPr>
          <w:bCs/>
          <w:sz w:val="24"/>
          <w:szCs w:val="24"/>
          <w:lang w:val="en-GB"/>
        </w:rPr>
      </w:pPr>
      <w:r w:rsidRPr="006265C7">
        <w:rPr>
          <w:bCs/>
          <w:sz w:val="24"/>
          <w:szCs w:val="24"/>
          <w:lang w:val="en-GB"/>
        </w:rPr>
        <w:t xml:space="preserve">Karya Tulis </w:t>
      </w:r>
      <w:proofErr w:type="spellStart"/>
      <w:r w:rsidRPr="006265C7">
        <w:rPr>
          <w:bCs/>
          <w:sz w:val="24"/>
          <w:szCs w:val="24"/>
          <w:lang w:val="en-GB"/>
        </w:rPr>
        <w:t>ini</w:t>
      </w:r>
      <w:proofErr w:type="spellEnd"/>
      <w:r w:rsidRPr="006265C7">
        <w:rPr>
          <w:bCs/>
          <w:sz w:val="24"/>
          <w:szCs w:val="24"/>
          <w:lang w:val="en-GB"/>
        </w:rPr>
        <w:t xml:space="preserve"> </w:t>
      </w:r>
      <w:proofErr w:type="spellStart"/>
      <w:r w:rsidRPr="006265C7">
        <w:rPr>
          <w:bCs/>
          <w:sz w:val="24"/>
          <w:szCs w:val="24"/>
          <w:lang w:val="en-GB"/>
        </w:rPr>
        <w:t>sebagai</w:t>
      </w:r>
      <w:proofErr w:type="spellEnd"/>
      <w:r w:rsidRPr="006265C7">
        <w:rPr>
          <w:bCs/>
          <w:sz w:val="24"/>
          <w:szCs w:val="24"/>
          <w:lang w:val="en-GB"/>
        </w:rPr>
        <w:t xml:space="preserve"> salah </w:t>
      </w:r>
      <w:proofErr w:type="spellStart"/>
      <w:r w:rsidRPr="006265C7">
        <w:rPr>
          <w:bCs/>
          <w:sz w:val="24"/>
          <w:szCs w:val="24"/>
          <w:lang w:val="en-GB"/>
        </w:rPr>
        <w:t>satu</w:t>
      </w:r>
      <w:proofErr w:type="spellEnd"/>
      <w:r w:rsidRPr="006265C7">
        <w:rPr>
          <w:bCs/>
          <w:sz w:val="24"/>
          <w:szCs w:val="24"/>
          <w:lang w:val="en-GB"/>
        </w:rPr>
        <w:t xml:space="preserve"> </w:t>
      </w:r>
      <w:proofErr w:type="spellStart"/>
      <w:r w:rsidRPr="006265C7">
        <w:rPr>
          <w:bCs/>
          <w:sz w:val="24"/>
          <w:szCs w:val="24"/>
          <w:lang w:val="en-GB"/>
        </w:rPr>
        <w:t>syarat</w:t>
      </w:r>
      <w:proofErr w:type="spellEnd"/>
    </w:p>
    <w:p w14:paraId="3F9374EF" w14:textId="77777777" w:rsidR="006265C7" w:rsidRPr="006265C7" w:rsidRDefault="006265C7" w:rsidP="006265C7">
      <w:pPr>
        <w:jc w:val="center"/>
        <w:rPr>
          <w:bCs/>
          <w:sz w:val="24"/>
          <w:szCs w:val="24"/>
          <w:lang w:val="en-GB"/>
        </w:rPr>
      </w:pPr>
      <w:proofErr w:type="spellStart"/>
      <w:r w:rsidRPr="006265C7">
        <w:rPr>
          <w:bCs/>
          <w:sz w:val="24"/>
          <w:szCs w:val="24"/>
          <w:lang w:val="en-GB"/>
        </w:rPr>
        <w:t>Untuk</w:t>
      </w:r>
      <w:proofErr w:type="spellEnd"/>
      <w:r w:rsidRPr="006265C7">
        <w:rPr>
          <w:bCs/>
          <w:sz w:val="24"/>
          <w:szCs w:val="24"/>
          <w:lang w:val="en-GB"/>
        </w:rPr>
        <w:t xml:space="preserve"> </w:t>
      </w:r>
      <w:proofErr w:type="spellStart"/>
      <w:r w:rsidRPr="006265C7">
        <w:rPr>
          <w:bCs/>
          <w:sz w:val="24"/>
          <w:szCs w:val="24"/>
          <w:lang w:val="en-GB"/>
        </w:rPr>
        <w:t>memperoleh</w:t>
      </w:r>
      <w:proofErr w:type="spellEnd"/>
      <w:r w:rsidRPr="006265C7">
        <w:rPr>
          <w:bCs/>
          <w:sz w:val="24"/>
          <w:szCs w:val="24"/>
          <w:lang w:val="en-GB"/>
        </w:rPr>
        <w:t xml:space="preserve"> </w:t>
      </w:r>
      <w:proofErr w:type="spellStart"/>
      <w:r w:rsidRPr="006265C7">
        <w:rPr>
          <w:bCs/>
          <w:sz w:val="24"/>
          <w:szCs w:val="24"/>
          <w:lang w:val="en-GB"/>
        </w:rPr>
        <w:t>gelar</w:t>
      </w:r>
      <w:proofErr w:type="spellEnd"/>
      <w:r w:rsidRPr="006265C7">
        <w:rPr>
          <w:bCs/>
          <w:sz w:val="24"/>
          <w:szCs w:val="24"/>
          <w:lang w:val="en-GB"/>
        </w:rPr>
        <w:t xml:space="preserve"> Magister </w:t>
      </w:r>
      <w:proofErr w:type="spellStart"/>
      <w:r w:rsidRPr="006265C7">
        <w:rPr>
          <w:bCs/>
          <w:sz w:val="24"/>
          <w:szCs w:val="24"/>
          <w:lang w:val="en-GB"/>
        </w:rPr>
        <w:t>Manajemen</w:t>
      </w:r>
      <w:proofErr w:type="spellEnd"/>
    </w:p>
    <w:p w14:paraId="16F9C167" w14:textId="77777777" w:rsidR="006265C7" w:rsidRPr="006265C7" w:rsidRDefault="006265C7" w:rsidP="006265C7">
      <w:pPr>
        <w:jc w:val="center"/>
        <w:rPr>
          <w:bCs/>
          <w:sz w:val="24"/>
          <w:szCs w:val="24"/>
          <w:lang w:val="en-GB"/>
        </w:rPr>
      </w:pPr>
      <w:proofErr w:type="spellStart"/>
      <w:r w:rsidRPr="006265C7">
        <w:rPr>
          <w:bCs/>
          <w:sz w:val="24"/>
          <w:szCs w:val="24"/>
          <w:lang w:val="en-GB"/>
        </w:rPr>
        <w:t>Jurusan</w:t>
      </w:r>
      <w:proofErr w:type="spellEnd"/>
      <w:r w:rsidRPr="006265C7">
        <w:rPr>
          <w:bCs/>
          <w:sz w:val="24"/>
          <w:szCs w:val="24"/>
          <w:lang w:val="en-GB"/>
        </w:rPr>
        <w:t xml:space="preserve"> </w:t>
      </w:r>
      <w:proofErr w:type="spellStart"/>
      <w:r w:rsidRPr="006265C7">
        <w:rPr>
          <w:bCs/>
          <w:sz w:val="24"/>
          <w:szCs w:val="24"/>
          <w:lang w:val="en-GB"/>
        </w:rPr>
        <w:t>Manajemen</w:t>
      </w:r>
      <w:proofErr w:type="spellEnd"/>
    </w:p>
    <w:p w14:paraId="067D5853" w14:textId="77777777" w:rsidR="006265C7" w:rsidRPr="006265C7" w:rsidRDefault="006265C7" w:rsidP="006265C7">
      <w:pPr>
        <w:jc w:val="center"/>
        <w:rPr>
          <w:bCs/>
          <w:sz w:val="24"/>
          <w:szCs w:val="24"/>
          <w:lang w:val="en-GB"/>
        </w:rPr>
      </w:pPr>
    </w:p>
    <w:p w14:paraId="78DDA107" w14:textId="77777777" w:rsidR="006265C7" w:rsidRPr="006C2749" w:rsidRDefault="006265C7" w:rsidP="006265C7">
      <w:pPr>
        <w:rPr>
          <w:rFonts w:asciiTheme="majorBidi" w:hAnsiTheme="majorBidi" w:cstheme="majorBidi"/>
          <w:b/>
          <w:sz w:val="32"/>
          <w:szCs w:val="32"/>
          <w:lang w:val="en-GB"/>
        </w:rPr>
      </w:pPr>
    </w:p>
    <w:p w14:paraId="6977852C" w14:textId="77777777" w:rsidR="006265C7" w:rsidRPr="006C2749" w:rsidRDefault="006265C7" w:rsidP="006265C7">
      <w:pPr>
        <w:jc w:val="center"/>
        <w:rPr>
          <w:rFonts w:asciiTheme="majorBidi" w:hAnsiTheme="majorBidi" w:cstheme="majorBidi"/>
          <w:b/>
          <w:sz w:val="32"/>
          <w:szCs w:val="32"/>
          <w:lang w:val="en-GB"/>
        </w:rPr>
      </w:pPr>
    </w:p>
    <w:p w14:paraId="293CDE19" w14:textId="77777777" w:rsidR="006265C7" w:rsidRPr="006265C7" w:rsidRDefault="006265C7" w:rsidP="006265C7">
      <w:pPr>
        <w:jc w:val="center"/>
        <w:rPr>
          <w:b/>
          <w:sz w:val="28"/>
          <w:szCs w:val="28"/>
          <w:lang w:val="en-GB"/>
        </w:rPr>
      </w:pPr>
      <w:proofErr w:type="spellStart"/>
      <w:r w:rsidRPr="006265C7">
        <w:rPr>
          <w:b/>
          <w:sz w:val="28"/>
          <w:szCs w:val="28"/>
          <w:lang w:val="en-GB"/>
        </w:rPr>
        <w:t>Disusun</w:t>
      </w:r>
      <w:proofErr w:type="spellEnd"/>
      <w:r w:rsidRPr="006265C7">
        <w:rPr>
          <w:b/>
          <w:sz w:val="28"/>
          <w:szCs w:val="28"/>
          <w:lang w:val="en-GB"/>
        </w:rPr>
        <w:t xml:space="preserve"> Oleh</w:t>
      </w:r>
    </w:p>
    <w:p w14:paraId="1F213B40" w14:textId="77777777" w:rsidR="006265C7" w:rsidRPr="006265C7" w:rsidRDefault="006265C7" w:rsidP="006265C7">
      <w:pPr>
        <w:jc w:val="center"/>
        <w:rPr>
          <w:bCs/>
          <w:sz w:val="24"/>
          <w:szCs w:val="24"/>
          <w:lang w:val="en-GB"/>
        </w:rPr>
      </w:pPr>
    </w:p>
    <w:p w14:paraId="58EADBBE" w14:textId="77777777" w:rsidR="006265C7" w:rsidRPr="006265C7" w:rsidRDefault="006265C7" w:rsidP="006265C7">
      <w:pPr>
        <w:jc w:val="center"/>
        <w:rPr>
          <w:b/>
          <w:bCs/>
          <w:sz w:val="24"/>
          <w:szCs w:val="24"/>
        </w:rPr>
      </w:pPr>
      <w:r w:rsidRPr="006265C7">
        <w:rPr>
          <w:b/>
          <w:bCs/>
          <w:sz w:val="24"/>
          <w:szCs w:val="24"/>
        </w:rPr>
        <w:t>ANISA PUTRI RATNASARI</w:t>
      </w:r>
    </w:p>
    <w:p w14:paraId="44FCEB87" w14:textId="77777777" w:rsidR="006265C7" w:rsidRPr="006265C7" w:rsidRDefault="006265C7" w:rsidP="006265C7">
      <w:pPr>
        <w:jc w:val="center"/>
        <w:rPr>
          <w:b/>
          <w:sz w:val="32"/>
          <w:szCs w:val="32"/>
        </w:rPr>
      </w:pPr>
      <w:r w:rsidRPr="006265C7">
        <w:rPr>
          <w:b/>
          <w:bCs/>
          <w:sz w:val="24"/>
          <w:szCs w:val="24"/>
        </w:rPr>
        <w:t>NIM: 22231494</w:t>
      </w:r>
    </w:p>
    <w:p w14:paraId="35E47C46" w14:textId="77777777" w:rsidR="006265C7" w:rsidRPr="006265C7" w:rsidRDefault="006265C7" w:rsidP="006265C7">
      <w:pPr>
        <w:jc w:val="center"/>
        <w:rPr>
          <w:b/>
          <w:sz w:val="32"/>
          <w:szCs w:val="32"/>
        </w:rPr>
      </w:pPr>
    </w:p>
    <w:p w14:paraId="1980684B" w14:textId="77777777" w:rsidR="006265C7" w:rsidRPr="006C2749" w:rsidRDefault="006265C7" w:rsidP="006265C7">
      <w:pPr>
        <w:jc w:val="center"/>
        <w:rPr>
          <w:rFonts w:asciiTheme="majorBidi" w:hAnsiTheme="majorBidi" w:cstheme="majorBidi"/>
          <w:b/>
          <w:sz w:val="32"/>
          <w:szCs w:val="32"/>
        </w:rPr>
      </w:pPr>
    </w:p>
    <w:p w14:paraId="6E2DB712" w14:textId="77777777" w:rsidR="006265C7" w:rsidRPr="006265C7" w:rsidRDefault="006265C7" w:rsidP="006265C7">
      <w:pPr>
        <w:jc w:val="center"/>
        <w:rPr>
          <w:b/>
          <w:sz w:val="32"/>
          <w:szCs w:val="32"/>
          <w:lang w:val="en-GB"/>
        </w:rPr>
      </w:pPr>
      <w:r w:rsidRPr="006265C7">
        <w:rPr>
          <w:b/>
          <w:sz w:val="32"/>
          <w:szCs w:val="32"/>
          <w:lang w:val="en-GB"/>
        </w:rPr>
        <w:t>PROGRAM STUDI MAGISTER MANAJEMEN</w:t>
      </w:r>
    </w:p>
    <w:p w14:paraId="6AD525B9" w14:textId="77777777" w:rsidR="006265C7" w:rsidRPr="006265C7" w:rsidRDefault="006265C7" w:rsidP="006265C7">
      <w:pPr>
        <w:jc w:val="center"/>
        <w:rPr>
          <w:b/>
          <w:sz w:val="32"/>
          <w:szCs w:val="32"/>
          <w:lang w:val="en-GB"/>
        </w:rPr>
      </w:pPr>
      <w:r w:rsidRPr="006265C7">
        <w:rPr>
          <w:b/>
          <w:sz w:val="32"/>
          <w:szCs w:val="32"/>
          <w:lang w:val="en-GB"/>
        </w:rPr>
        <w:t>FAKULTAS EKONOMIKA dan BISNIS</w:t>
      </w:r>
    </w:p>
    <w:p w14:paraId="0E151189" w14:textId="77777777" w:rsidR="006265C7" w:rsidRPr="006265C7" w:rsidRDefault="006265C7" w:rsidP="006265C7">
      <w:pPr>
        <w:jc w:val="center"/>
        <w:rPr>
          <w:b/>
          <w:sz w:val="32"/>
          <w:szCs w:val="32"/>
          <w:lang w:val="en-GB"/>
        </w:rPr>
      </w:pPr>
      <w:r w:rsidRPr="006265C7">
        <w:rPr>
          <w:b/>
          <w:sz w:val="32"/>
          <w:szCs w:val="32"/>
          <w:lang w:val="en-GB"/>
        </w:rPr>
        <w:t>UNIVERSITAS BPD</w:t>
      </w:r>
    </w:p>
    <w:p w14:paraId="594E7AD4" w14:textId="77777777" w:rsidR="006265C7" w:rsidRPr="006265C7" w:rsidRDefault="006265C7" w:rsidP="006265C7">
      <w:pPr>
        <w:jc w:val="center"/>
        <w:rPr>
          <w:b/>
          <w:sz w:val="32"/>
          <w:szCs w:val="32"/>
          <w:lang w:val="en-GB"/>
        </w:rPr>
      </w:pPr>
      <w:r w:rsidRPr="006265C7">
        <w:rPr>
          <w:b/>
          <w:sz w:val="32"/>
          <w:szCs w:val="32"/>
          <w:lang w:val="en-GB"/>
        </w:rPr>
        <w:t>2025</w:t>
      </w:r>
    </w:p>
    <w:p w14:paraId="10972E75" w14:textId="77777777" w:rsidR="006265C7" w:rsidRDefault="006265C7" w:rsidP="006265C7">
      <w:pPr>
        <w:rPr>
          <w:b/>
          <w:bCs/>
          <w:noProof/>
        </w:rPr>
      </w:pPr>
    </w:p>
    <w:p w14:paraId="68007733" w14:textId="77777777" w:rsidR="006265C7" w:rsidRDefault="006265C7" w:rsidP="006265C7">
      <w:pPr>
        <w:rPr>
          <w:b/>
          <w:bCs/>
          <w:noProof/>
        </w:rPr>
      </w:pPr>
    </w:p>
    <w:p w14:paraId="462B54CD" w14:textId="77777777" w:rsidR="006265C7" w:rsidRDefault="006265C7" w:rsidP="006265C7">
      <w:pPr>
        <w:rPr>
          <w:b/>
          <w:bCs/>
          <w:noProof/>
        </w:rPr>
      </w:pPr>
    </w:p>
    <w:p w14:paraId="265888DE" w14:textId="77777777" w:rsidR="006265C7" w:rsidRPr="006265C7" w:rsidRDefault="006265C7" w:rsidP="006265C7">
      <w:pPr>
        <w:pStyle w:val="Heading3"/>
        <w:numPr>
          <w:ilvl w:val="0"/>
          <w:numId w:val="1"/>
        </w:numPr>
        <w:tabs>
          <w:tab w:val="num" w:pos="360"/>
        </w:tabs>
        <w:spacing w:before="0"/>
        <w:ind w:left="360" w:firstLine="0"/>
        <w:jc w:val="center"/>
        <w:rPr>
          <w:rStyle w:val="Strong"/>
          <w:rFonts w:cs="Times New Roman"/>
          <w:bCs w:val="0"/>
          <w:color w:val="auto"/>
        </w:rPr>
      </w:pPr>
      <w:bookmarkStart w:id="0" w:name="_Toc207410690"/>
      <w:r w:rsidRPr="006265C7">
        <w:rPr>
          <w:rStyle w:val="Strong"/>
          <w:rFonts w:cs="Times New Roman"/>
          <w:color w:val="auto"/>
        </w:rPr>
        <w:lastRenderedPageBreak/>
        <w:t>P</w:t>
      </w:r>
      <w:bookmarkEnd w:id="0"/>
      <w:r w:rsidRPr="006265C7">
        <w:rPr>
          <w:rStyle w:val="Strong"/>
          <w:rFonts w:cs="Times New Roman"/>
          <w:color w:val="auto"/>
        </w:rPr>
        <w:t>ENDAHULUAN</w:t>
      </w:r>
    </w:p>
    <w:p w14:paraId="2D877CD3" w14:textId="77777777" w:rsidR="006265C7" w:rsidRPr="006265C7" w:rsidRDefault="006265C7" w:rsidP="006265C7">
      <w:pPr>
        <w:pStyle w:val="ListParagraph"/>
        <w:numPr>
          <w:ilvl w:val="1"/>
          <w:numId w:val="1"/>
        </w:numPr>
        <w:contextualSpacing w:val="0"/>
        <w:rPr>
          <w:b/>
          <w:bCs/>
        </w:rPr>
      </w:pPr>
      <w:r w:rsidRPr="006265C7">
        <w:rPr>
          <w:b/>
          <w:bCs/>
        </w:rPr>
        <w:t xml:space="preserve">Latar Belakang </w:t>
      </w:r>
    </w:p>
    <w:p w14:paraId="41CC7A27" w14:textId="77777777" w:rsidR="006265C7" w:rsidRPr="006265C7" w:rsidRDefault="006265C7" w:rsidP="006265C7">
      <w:pPr>
        <w:pStyle w:val="ListParagraph"/>
        <w:ind w:left="360" w:firstLine="567"/>
        <w:jc w:val="both"/>
        <w:rPr>
          <w:sz w:val="24"/>
          <w:szCs w:val="24"/>
        </w:rPr>
      </w:pPr>
      <w:r w:rsidRPr="006265C7">
        <w:rPr>
          <w:sz w:val="24"/>
          <w:szCs w:val="24"/>
        </w:rPr>
        <w:t xml:space="preserve">Globalisasi dan dinamika pasar telah meningkatkan intensitas persaingan bisnis, mendorong perusahaan untuk meningkatkan efisiensi, efektivitas, dan inovasi dalam pengelolaan keuangan guna memaksimalkan nilai perusahaan. Nilai perusahaan merupakan cerminan kinerja dan prospek masa depan yang dipersepsikan oleh pasar, dan menjadi indikator penting bagi investor dalam pengambilan keputusan investasi. Oleh karena itu, peningkatan nilai perusahaan menjadi salah satu tujuan utama manajemen yang strategis </w:t>
      </w:r>
      <w:r w:rsidRPr="006265C7">
        <w:rPr>
          <w:sz w:val="24"/>
          <w:szCs w:val="24"/>
        </w:rPr>
        <w:fldChar w:fldCharType="begin" w:fldLock="1"/>
      </w:r>
      <w:r w:rsidRPr="006265C7">
        <w:rPr>
          <w:sz w:val="24"/>
          <w:szCs w:val="24"/>
        </w:rPr>
        <w:instrText>ADDIN CSL_CITATION {"citationItems":[{"id":"ITEM-1","itemData":{"DOI":"10.14710/dijb.5.1.2022.70-78","ISSN":"2580-4987","abstract":"This study aims to see the effect of profitability,liquidity, and company size on the capital structure of the manufacturing companies listed on the Indonesian Stock Exchange in 2018-2020. Secondary data is used for the research and it is collected using purposive sampling. The data then analyzed using multiple linear regression. Research results shows that profitability and companies size have no effect on capital structure. Meanwhile, the liquidity have effect on capital structure. The limitation of this study is the lack of a research period to the small sample used. Researcher’s suggestion for further research is to increase the time period of the study, which is aimed to increase the accuracy of the research data.","author":[{"dropping-particle":"","family":"Suhardjo","given":"Yohanes","non-dropping-particle":"","parse-names":false,"suffix":""},{"dropping-particle":"","family":"Karim","given":"Abdul","non-dropping-particle":"","parse-names":false,"suffix":""},{"dropping-particle":"","family":"Taruna","given":"Mohamad Sigit","non-dropping-particle":"","parse-names":false,"suffix":""}],"container-title":"Diponegoro International Journal of Business","id":"ITEM-1","issue":"1","issued":{"date-parts":[["2022"]]},"page":"70-78","title":"Effect of profitability, liquidity, and company size on capital structure: Evidence from Indonesia manufacturing companies","type":"article-journal","volume":"5"},"uris":["http://www.mendeley.com/documents/?uuid=dd41317e-04e4-40fb-b22a-42301af5f1b1","http://www.mendeley.com/documents/?uuid=bcd25188-897e-4011-952b-62bb71e528e0"]}],"mendeley":{"formattedCitation":"(Suhardjo et al., 2022)","plainTextFormattedCitation":"(Suhardjo et al., 2022)","previouslyFormattedCitation":"(Suhardjo et al., 2022)"},"properties":{"noteIndex":0},"schema":"https://github.com/citation-style-language/schema/raw/master/csl-citation.json"}</w:instrText>
      </w:r>
      <w:r w:rsidRPr="006265C7">
        <w:rPr>
          <w:sz w:val="24"/>
          <w:szCs w:val="24"/>
        </w:rPr>
        <w:fldChar w:fldCharType="separate"/>
      </w:r>
      <w:r w:rsidRPr="006265C7">
        <w:rPr>
          <w:noProof/>
          <w:sz w:val="24"/>
          <w:szCs w:val="24"/>
        </w:rPr>
        <w:t xml:space="preserve">(Suhardjo </w:t>
      </w:r>
      <w:r w:rsidRPr="006265C7">
        <w:rPr>
          <w:i/>
          <w:iCs/>
          <w:noProof/>
          <w:sz w:val="24"/>
          <w:szCs w:val="24"/>
        </w:rPr>
        <w:t>et al</w:t>
      </w:r>
      <w:r w:rsidRPr="006265C7">
        <w:rPr>
          <w:noProof/>
          <w:sz w:val="24"/>
          <w:szCs w:val="24"/>
        </w:rPr>
        <w:t>., 2022)</w:t>
      </w:r>
      <w:r w:rsidRPr="006265C7">
        <w:rPr>
          <w:sz w:val="24"/>
          <w:szCs w:val="24"/>
        </w:rPr>
        <w:fldChar w:fldCharType="end"/>
      </w:r>
      <w:r w:rsidRPr="006265C7">
        <w:rPr>
          <w:sz w:val="24"/>
          <w:szCs w:val="24"/>
        </w:rPr>
        <w:t xml:space="preserve">. Salah satu sektor industri yang memiliki kontribusi signifikan terhadap perekonomian nasional adalah subsektor makanan dan minuman dalam industri manufaktur. </w:t>
      </w:r>
    </w:p>
    <w:p w14:paraId="5C76F94A" w14:textId="77777777" w:rsidR="006265C7" w:rsidRPr="006265C7" w:rsidRDefault="006265C7" w:rsidP="006265C7">
      <w:pPr>
        <w:pStyle w:val="ListParagraph"/>
        <w:ind w:left="567" w:firstLine="567"/>
        <w:jc w:val="both"/>
        <w:rPr>
          <w:sz w:val="24"/>
          <w:szCs w:val="24"/>
        </w:rPr>
      </w:pPr>
    </w:p>
    <w:p w14:paraId="5B4684E4" w14:textId="77777777" w:rsidR="006265C7" w:rsidRPr="006265C7" w:rsidRDefault="006265C7" w:rsidP="006265C7">
      <w:pPr>
        <w:pStyle w:val="ListParagraph"/>
        <w:ind w:left="567" w:firstLine="567"/>
        <w:jc w:val="both"/>
        <w:rPr>
          <w:sz w:val="24"/>
          <w:szCs w:val="24"/>
        </w:rPr>
      </w:pPr>
      <w:r w:rsidRPr="006265C7">
        <w:rPr>
          <w:noProof/>
          <w:sz w:val="24"/>
          <w:szCs w:val="24"/>
        </w:rPr>
        <w:drawing>
          <wp:inline distT="0" distB="0" distL="0" distR="0" wp14:anchorId="579B963A" wp14:editId="06DF0DC9">
            <wp:extent cx="4426190" cy="26556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35087" cy="2660954"/>
                    </a:xfrm>
                    <a:prstGeom prst="rect">
                      <a:avLst/>
                    </a:prstGeom>
                  </pic:spPr>
                </pic:pic>
              </a:graphicData>
            </a:graphic>
          </wp:inline>
        </w:drawing>
      </w:r>
    </w:p>
    <w:p w14:paraId="3B650614" w14:textId="77777777" w:rsidR="006265C7" w:rsidRPr="006265C7" w:rsidRDefault="006265C7" w:rsidP="006265C7">
      <w:pPr>
        <w:pStyle w:val="Caption"/>
        <w:jc w:val="center"/>
        <w:rPr>
          <w:rFonts w:ascii="Times New Roman" w:hAnsi="Times New Roman" w:cs="Times New Roman"/>
          <w:i w:val="0"/>
          <w:iCs w:val="0"/>
          <w:color w:val="auto"/>
          <w:sz w:val="24"/>
          <w:szCs w:val="24"/>
        </w:rPr>
      </w:pPr>
      <w:bookmarkStart w:id="1" w:name="_Toc207289450"/>
      <w:bookmarkStart w:id="2" w:name="_Toc207410124"/>
      <w:r w:rsidRPr="006265C7">
        <w:rPr>
          <w:rFonts w:ascii="Times New Roman" w:hAnsi="Times New Roman" w:cs="Times New Roman"/>
          <w:i w:val="0"/>
          <w:iCs w:val="0"/>
          <w:color w:val="auto"/>
          <w:sz w:val="24"/>
          <w:szCs w:val="24"/>
        </w:rPr>
        <w:t xml:space="preserve">Gambar  </w:t>
      </w:r>
      <w:r w:rsidRPr="006265C7">
        <w:rPr>
          <w:rFonts w:ascii="Times New Roman" w:hAnsi="Times New Roman" w:cs="Times New Roman"/>
          <w:i w:val="0"/>
          <w:iCs w:val="0"/>
          <w:color w:val="auto"/>
          <w:sz w:val="24"/>
          <w:szCs w:val="24"/>
        </w:rPr>
        <w:fldChar w:fldCharType="begin"/>
      </w:r>
      <w:r w:rsidRPr="006265C7">
        <w:rPr>
          <w:rFonts w:ascii="Times New Roman" w:hAnsi="Times New Roman" w:cs="Times New Roman"/>
          <w:i w:val="0"/>
          <w:iCs w:val="0"/>
          <w:color w:val="auto"/>
          <w:sz w:val="24"/>
          <w:szCs w:val="24"/>
        </w:rPr>
        <w:instrText xml:space="preserve"> SEQ Gambar_ \* ARABIC </w:instrText>
      </w:r>
      <w:r w:rsidRPr="006265C7">
        <w:rPr>
          <w:rFonts w:ascii="Times New Roman" w:hAnsi="Times New Roman" w:cs="Times New Roman"/>
          <w:i w:val="0"/>
          <w:iCs w:val="0"/>
          <w:color w:val="auto"/>
          <w:sz w:val="24"/>
          <w:szCs w:val="24"/>
        </w:rPr>
        <w:fldChar w:fldCharType="separate"/>
      </w:r>
      <w:r w:rsidRPr="006265C7">
        <w:rPr>
          <w:rFonts w:ascii="Times New Roman" w:hAnsi="Times New Roman" w:cs="Times New Roman"/>
          <w:i w:val="0"/>
          <w:iCs w:val="0"/>
          <w:noProof/>
          <w:color w:val="auto"/>
          <w:sz w:val="24"/>
          <w:szCs w:val="24"/>
        </w:rPr>
        <w:t>1</w:t>
      </w:r>
      <w:r w:rsidRPr="006265C7">
        <w:rPr>
          <w:rFonts w:ascii="Times New Roman" w:hAnsi="Times New Roman" w:cs="Times New Roman"/>
          <w:i w:val="0"/>
          <w:iCs w:val="0"/>
          <w:color w:val="auto"/>
          <w:sz w:val="24"/>
          <w:szCs w:val="24"/>
        </w:rPr>
        <w:fldChar w:fldCharType="end"/>
      </w:r>
      <w:r w:rsidRPr="006265C7">
        <w:rPr>
          <w:rFonts w:ascii="Times New Roman" w:hAnsi="Times New Roman" w:cs="Times New Roman"/>
          <w:i w:val="0"/>
          <w:iCs w:val="0"/>
          <w:color w:val="auto"/>
          <w:sz w:val="24"/>
          <w:szCs w:val="24"/>
        </w:rPr>
        <w:t xml:space="preserve">. </w:t>
      </w:r>
      <w:proofErr w:type="spellStart"/>
      <w:r w:rsidRPr="006265C7">
        <w:rPr>
          <w:rFonts w:ascii="Times New Roman" w:hAnsi="Times New Roman" w:cs="Times New Roman"/>
          <w:i w:val="0"/>
          <w:iCs w:val="0"/>
          <w:color w:val="auto"/>
          <w:sz w:val="24"/>
          <w:szCs w:val="24"/>
        </w:rPr>
        <w:t>Pertumbuban</w:t>
      </w:r>
      <w:proofErr w:type="spellEnd"/>
      <w:r w:rsidRPr="006265C7">
        <w:rPr>
          <w:rFonts w:ascii="Times New Roman" w:hAnsi="Times New Roman" w:cs="Times New Roman"/>
          <w:i w:val="0"/>
          <w:iCs w:val="0"/>
          <w:color w:val="auto"/>
          <w:sz w:val="24"/>
          <w:szCs w:val="24"/>
        </w:rPr>
        <w:t xml:space="preserve"> </w:t>
      </w:r>
      <w:proofErr w:type="spellStart"/>
      <w:r w:rsidRPr="006265C7">
        <w:rPr>
          <w:rFonts w:ascii="Times New Roman" w:hAnsi="Times New Roman" w:cs="Times New Roman"/>
          <w:i w:val="0"/>
          <w:iCs w:val="0"/>
          <w:color w:val="auto"/>
          <w:sz w:val="24"/>
          <w:szCs w:val="24"/>
        </w:rPr>
        <w:t>Subsektor</w:t>
      </w:r>
      <w:proofErr w:type="spellEnd"/>
      <w:r w:rsidRPr="006265C7">
        <w:rPr>
          <w:rFonts w:ascii="Times New Roman" w:hAnsi="Times New Roman" w:cs="Times New Roman"/>
          <w:i w:val="0"/>
          <w:iCs w:val="0"/>
          <w:color w:val="auto"/>
          <w:sz w:val="24"/>
          <w:szCs w:val="24"/>
        </w:rPr>
        <w:t xml:space="preserve"> </w:t>
      </w:r>
      <w:proofErr w:type="spellStart"/>
      <w:r w:rsidRPr="006265C7">
        <w:rPr>
          <w:rFonts w:ascii="Times New Roman" w:hAnsi="Times New Roman" w:cs="Times New Roman"/>
          <w:i w:val="0"/>
          <w:iCs w:val="0"/>
          <w:color w:val="auto"/>
          <w:sz w:val="24"/>
          <w:szCs w:val="24"/>
        </w:rPr>
        <w:t>Makanan</w:t>
      </w:r>
      <w:proofErr w:type="spellEnd"/>
      <w:r w:rsidRPr="006265C7">
        <w:rPr>
          <w:rFonts w:ascii="Times New Roman" w:hAnsi="Times New Roman" w:cs="Times New Roman"/>
          <w:i w:val="0"/>
          <w:iCs w:val="0"/>
          <w:color w:val="auto"/>
          <w:sz w:val="24"/>
          <w:szCs w:val="24"/>
        </w:rPr>
        <w:t xml:space="preserve"> dan </w:t>
      </w:r>
      <w:proofErr w:type="spellStart"/>
      <w:r w:rsidRPr="006265C7">
        <w:rPr>
          <w:rFonts w:ascii="Times New Roman" w:hAnsi="Times New Roman" w:cs="Times New Roman"/>
          <w:i w:val="0"/>
          <w:iCs w:val="0"/>
          <w:color w:val="auto"/>
          <w:sz w:val="24"/>
          <w:szCs w:val="24"/>
        </w:rPr>
        <w:t>Minuman</w:t>
      </w:r>
      <w:bookmarkEnd w:id="1"/>
      <w:bookmarkEnd w:id="2"/>
      <w:proofErr w:type="spellEnd"/>
    </w:p>
    <w:p w14:paraId="2DA712A5" w14:textId="77777777" w:rsidR="006265C7" w:rsidRPr="006265C7" w:rsidRDefault="006265C7" w:rsidP="006265C7">
      <w:pPr>
        <w:pStyle w:val="ListParagraph"/>
        <w:ind w:left="360" w:firstLine="567"/>
        <w:jc w:val="both"/>
        <w:rPr>
          <w:sz w:val="24"/>
          <w:szCs w:val="24"/>
        </w:rPr>
      </w:pPr>
      <w:r w:rsidRPr="006265C7">
        <w:rPr>
          <w:sz w:val="24"/>
          <w:szCs w:val="24"/>
        </w:rPr>
        <w:t>Berdasarkan data Badan Pusat Statistik (BPS), subsektor makanan dan minuman terus mencatatkan pertumbuhan positif dan kontribusi besar terhadap Produk Domestik Bruto (PDB) nasional. Pada tahun 2021, kontribusinya terhadap industri pengolahan nonmigas mencapai 38,05% dan 6,61% terhadap PDB nasional. Tahun 2022 dan 2023 menunjukkan tren serupa dengan kontribusi masing-masing sebesar 38,35% dan 39,10%. Bahkan, pada triwulan II-2024, subsektor ini menyumbang 40,33% terhadap PDB industri pengolahan nonmigas dan 6,90% terhadap PDB nasional. Selain itu, industri ini juga termasuk dalam lima besar penyumbang ekspor nasional, yang menunjukkan daya saingnya secara global.</w:t>
      </w:r>
    </w:p>
    <w:p w14:paraId="7D831490" w14:textId="77777777" w:rsidR="006265C7" w:rsidRPr="006265C7" w:rsidRDefault="006265C7" w:rsidP="006265C7">
      <w:pPr>
        <w:pStyle w:val="ListParagraph"/>
        <w:ind w:left="360" w:firstLine="567"/>
        <w:jc w:val="both"/>
        <w:rPr>
          <w:sz w:val="24"/>
          <w:szCs w:val="24"/>
        </w:rPr>
      </w:pPr>
      <w:r w:rsidRPr="006265C7">
        <w:rPr>
          <w:sz w:val="24"/>
          <w:szCs w:val="24"/>
        </w:rPr>
        <w:t xml:space="preserve">Pertumbuhan subsektor makanan dan minuman tersebut menjadikannya sebagai objek yang relevan untuk diteliti, terutama dalam kaitannya dengan peningkatan nilai perusahaan. Nilai perusahaan seringkali diukur menggunakan rasio </w:t>
      </w:r>
      <w:r w:rsidRPr="006265C7">
        <w:rPr>
          <w:i/>
          <w:iCs/>
          <w:sz w:val="24"/>
          <w:szCs w:val="24"/>
        </w:rPr>
        <w:t xml:space="preserve">Price to Book Value </w:t>
      </w:r>
      <w:r w:rsidRPr="006265C7">
        <w:rPr>
          <w:sz w:val="24"/>
          <w:szCs w:val="24"/>
        </w:rPr>
        <w:t>(PBV), yang mencerminkan seberapa besar pasar menghargai perusahaan dibandingkan dengan nilai bukunya. PBV yang tinggi menunjukkan kepercayaan pasar yang kuat terhadap prospek perusahaan.</w:t>
      </w:r>
    </w:p>
    <w:p w14:paraId="28B8C33D" w14:textId="77777777" w:rsidR="006265C7" w:rsidRPr="006265C7" w:rsidRDefault="006265C7" w:rsidP="006265C7">
      <w:pPr>
        <w:pStyle w:val="ListParagraph"/>
        <w:ind w:left="360" w:firstLine="567"/>
        <w:jc w:val="both"/>
        <w:rPr>
          <w:sz w:val="24"/>
          <w:szCs w:val="24"/>
        </w:rPr>
      </w:pPr>
      <w:r w:rsidRPr="006265C7">
        <w:rPr>
          <w:sz w:val="24"/>
          <w:szCs w:val="24"/>
        </w:rPr>
        <w:t xml:space="preserve">Pada berbagai studi sebelumnya, beberapa faktor internal seperti profitabilitas, likuiditas, dan ukuran perusahaan telah diidentifikasi sebagai determinan nilai perusahaan. Profitabilitas menunjukkan kemampuan perusahaan menghasilkan laba (diukur dengan ROA), likuiditas menggambarkan kemampuan memenuhi kewajiban jangka pendek (diukur dengan CR), dan ukuran perusahaan menunjukkan skala operasional dan daya tahan perusahaan (diukur dengan total aset). Namun demikian, hasil penelitian mengenai </w:t>
      </w:r>
      <w:r w:rsidRPr="006265C7">
        <w:rPr>
          <w:sz w:val="24"/>
          <w:szCs w:val="24"/>
        </w:rPr>
        <w:lastRenderedPageBreak/>
        <w:t>pengaruh ketiga variabel tersebut terhadap nilai perusahaan masih menunjukkan hasil yang inkonsisten.</w:t>
      </w:r>
    </w:p>
    <w:p w14:paraId="5326B66D" w14:textId="77777777" w:rsidR="006265C7" w:rsidRPr="006265C7" w:rsidRDefault="006265C7" w:rsidP="006265C7">
      <w:pPr>
        <w:pStyle w:val="ListParagraph"/>
        <w:ind w:left="360" w:firstLine="567"/>
        <w:jc w:val="both"/>
        <w:rPr>
          <w:sz w:val="24"/>
          <w:szCs w:val="24"/>
        </w:rPr>
      </w:pPr>
      <w:r w:rsidRPr="006265C7">
        <w:rPr>
          <w:sz w:val="24"/>
          <w:szCs w:val="24"/>
        </w:rPr>
        <w:t xml:space="preserve">Beberapa studi menyatakan bahwa profitabilitas merupakan variabel yang paling konsisten memberikan pengaruh positif terhadap nilai perusahaan. Hal ini dibuktikan melalui hasil penelitian dari Shinta Wijayaningsih (2021), Jihadi </w:t>
      </w:r>
      <w:r w:rsidRPr="006265C7">
        <w:rPr>
          <w:i/>
          <w:iCs/>
          <w:sz w:val="24"/>
          <w:szCs w:val="24"/>
        </w:rPr>
        <w:t>et al</w:t>
      </w:r>
      <w:r w:rsidRPr="006265C7">
        <w:rPr>
          <w:sz w:val="24"/>
          <w:szCs w:val="24"/>
        </w:rPr>
        <w:t xml:space="preserve">. (2020), Inne Afinindy </w:t>
      </w:r>
      <w:r w:rsidRPr="006265C7">
        <w:rPr>
          <w:i/>
          <w:iCs/>
          <w:sz w:val="24"/>
          <w:szCs w:val="24"/>
        </w:rPr>
        <w:t>et al</w:t>
      </w:r>
      <w:r w:rsidRPr="006265C7">
        <w:rPr>
          <w:sz w:val="24"/>
          <w:szCs w:val="24"/>
        </w:rPr>
        <w:t>. (2021), serta Hermuningsih (2012) yang menyimpulkan bahwa perusahaan dengan tingkat profitabilitas yang tinggi cenderung memiliki nilai perusahaan yang lebih baik karena dianggap mampu memberikan pengembalian optimal kepada investor. Hasil ini juga didukung oleh temuan Wardhani, Titisari, &amp; Suhendro (2021), yang menyatakan bahwa profitabilitas dan ukuran perusahaan berpengaruh signifikan terhadap nilai perusahaan, sementara struktur modal tidak berpengaruh signifikan terhadap nilai perusahaan.</w:t>
      </w:r>
    </w:p>
    <w:p w14:paraId="0F316771" w14:textId="77777777" w:rsidR="006265C7" w:rsidRPr="006265C7" w:rsidRDefault="006265C7" w:rsidP="006265C7">
      <w:pPr>
        <w:pStyle w:val="ListParagraph"/>
        <w:ind w:left="360" w:firstLine="567"/>
        <w:jc w:val="both"/>
        <w:rPr>
          <w:sz w:val="24"/>
          <w:szCs w:val="24"/>
        </w:rPr>
      </w:pPr>
      <w:r w:rsidRPr="006265C7">
        <w:rPr>
          <w:sz w:val="24"/>
          <w:szCs w:val="24"/>
        </w:rPr>
        <w:t xml:space="preserve">Variabel likuiditas dan ukuran perusahaan, cenderung menunjukkan hasil penelitian tidak konsisten dan sangat bergantung pada konteks industri serta tingkat leverage perusahaan. Misalnya, penelitian oleh Yohanes Suhardjo (2022) dan Adhi Widyakto </w:t>
      </w:r>
      <w:r w:rsidRPr="006265C7">
        <w:rPr>
          <w:i/>
          <w:iCs/>
          <w:sz w:val="24"/>
          <w:szCs w:val="24"/>
        </w:rPr>
        <w:t>et al</w:t>
      </w:r>
      <w:r w:rsidRPr="006265C7">
        <w:rPr>
          <w:sz w:val="24"/>
          <w:szCs w:val="24"/>
        </w:rPr>
        <w:t>. (2024) menunjukkan bahwa likuiditas dan ukuran perusahaan tidak berpengaruh signifikan terhadap nilai perusahaan. Sementara itu, studi dari Andini Nurwulandari (2021) dan Inne Afinindy (2021) menunjukkan bahwa kedua variabel tersebut dapat berpengaruh secara tidak langsung melalui struktur modal, tergantung pada efisiensi manajerial dan keputusan pendanaan yang diambil perusahaan.</w:t>
      </w:r>
    </w:p>
    <w:p w14:paraId="755A067B" w14:textId="77777777" w:rsidR="006265C7" w:rsidRPr="006265C7" w:rsidRDefault="006265C7" w:rsidP="006265C7">
      <w:pPr>
        <w:pStyle w:val="ListParagraph"/>
        <w:ind w:left="360" w:firstLine="567"/>
        <w:jc w:val="both"/>
        <w:rPr>
          <w:sz w:val="24"/>
          <w:szCs w:val="24"/>
        </w:rPr>
      </w:pPr>
      <w:r w:rsidRPr="006265C7">
        <w:rPr>
          <w:sz w:val="24"/>
          <w:szCs w:val="24"/>
        </w:rPr>
        <w:t>Melihat adanya kesenjangan penelitian tersebut, penting untuk mempertimbangkan struktur modal sebagai variabel mediasi. Secara teoretis, menurut pecking order theory dan trade-off theory, struktur modal merupakan keputusan strategis yang dipengaruhi oleh kondisi keuangan perusahaan seperti profitabilitas dan likuiditas. Struktur modal yang optimal diukur dengan Debt to Equity Ratio (DER) dapat mencerminkan efisiensi pembiayaan perusahaan dan pada akhirnya berdampak pada nilai perusahaan. Sebagai contoh, perusahaan dengan profitabilitas tinggi cenderung menggunakan pendanaan internal terlebih dahulu sebelum beralih ke utang, sehingga mempengaruhi komposisi struktur modal. Begitu pula perusahaan dengan likuiditas dan ukuran besar memiliki akses lebih baik ke sumber pembiayaan dan berpotensi membentuk struktur modal yang sehat.</w:t>
      </w:r>
    </w:p>
    <w:p w14:paraId="19B791E0" w14:textId="77777777" w:rsidR="006265C7" w:rsidRPr="006265C7" w:rsidRDefault="006265C7" w:rsidP="006265C7">
      <w:pPr>
        <w:pStyle w:val="ListParagraph"/>
        <w:ind w:left="360" w:firstLine="567"/>
        <w:jc w:val="both"/>
        <w:rPr>
          <w:sz w:val="24"/>
          <w:szCs w:val="24"/>
        </w:rPr>
      </w:pPr>
      <w:r w:rsidRPr="006265C7">
        <w:rPr>
          <w:sz w:val="24"/>
          <w:szCs w:val="24"/>
        </w:rPr>
        <w:t xml:space="preserve">Beberapa studi menunjukkan bahwa struktur modal memainkan peran penting sebagai variabel mediasi, terutama dalam hubungan antara profitabilitas dan likuiditas terhadap nilai perusahaan. Hal ini terlihat dalam penelitian yang dilakukan oleh Andini Nurwulandari </w:t>
      </w:r>
      <w:r w:rsidRPr="006265C7">
        <w:rPr>
          <w:i/>
          <w:iCs/>
          <w:sz w:val="24"/>
          <w:szCs w:val="24"/>
        </w:rPr>
        <w:t>et al</w:t>
      </w:r>
      <w:r w:rsidRPr="006265C7">
        <w:rPr>
          <w:sz w:val="24"/>
          <w:szCs w:val="24"/>
        </w:rPr>
        <w:t xml:space="preserve">. (2021), Inne Afinindy </w:t>
      </w:r>
      <w:r w:rsidRPr="006265C7">
        <w:rPr>
          <w:i/>
          <w:iCs/>
          <w:sz w:val="24"/>
          <w:szCs w:val="24"/>
        </w:rPr>
        <w:t>et al</w:t>
      </w:r>
      <w:r w:rsidRPr="006265C7">
        <w:rPr>
          <w:sz w:val="24"/>
          <w:szCs w:val="24"/>
        </w:rPr>
        <w:t xml:space="preserve">. (2021), Harlina Liong </w:t>
      </w:r>
      <w:r w:rsidRPr="006265C7">
        <w:rPr>
          <w:i/>
          <w:iCs/>
          <w:sz w:val="24"/>
          <w:szCs w:val="24"/>
        </w:rPr>
        <w:t>et al</w:t>
      </w:r>
      <w:r w:rsidRPr="006265C7">
        <w:rPr>
          <w:sz w:val="24"/>
          <w:szCs w:val="24"/>
        </w:rPr>
        <w:t xml:space="preserve">. (2023), dan Kosimpang </w:t>
      </w:r>
      <w:r w:rsidRPr="006265C7">
        <w:rPr>
          <w:i/>
          <w:iCs/>
          <w:sz w:val="24"/>
          <w:szCs w:val="24"/>
        </w:rPr>
        <w:t>et al</w:t>
      </w:r>
      <w:r w:rsidRPr="006265C7">
        <w:rPr>
          <w:sz w:val="24"/>
          <w:szCs w:val="24"/>
        </w:rPr>
        <w:t xml:space="preserve">. (2017), yang menunjukkan bahwa struktur modal dapat menjembatani pengaruh tidak langsung dari variabel-variabel tersebut terhadap peningkatan nilai perusahaan. Penelitian oleh Wahyu </w:t>
      </w:r>
      <w:r w:rsidRPr="006265C7">
        <w:rPr>
          <w:i/>
          <w:iCs/>
          <w:sz w:val="24"/>
          <w:szCs w:val="24"/>
        </w:rPr>
        <w:t>et al</w:t>
      </w:r>
      <w:r w:rsidRPr="006265C7">
        <w:rPr>
          <w:sz w:val="24"/>
          <w:szCs w:val="24"/>
        </w:rPr>
        <w:t>. (2018) dan Thaib &amp; Dewantoro (2017) menunjukkan bahwa struktur modal terbukti sebagai mediasi penuh antara likuiditas dan profitabilitas terhadap nilai perusahaan.</w:t>
      </w:r>
    </w:p>
    <w:p w14:paraId="3263F526" w14:textId="77777777" w:rsidR="006265C7" w:rsidRPr="006265C7" w:rsidRDefault="006265C7" w:rsidP="006265C7">
      <w:pPr>
        <w:pStyle w:val="ListParagraph"/>
        <w:ind w:left="360" w:firstLine="567"/>
        <w:jc w:val="both"/>
        <w:rPr>
          <w:sz w:val="24"/>
          <w:szCs w:val="24"/>
        </w:rPr>
      </w:pPr>
      <w:r w:rsidRPr="006265C7">
        <w:rPr>
          <w:sz w:val="24"/>
          <w:szCs w:val="24"/>
        </w:rPr>
        <w:t>Jadi struktur modal layak dijadikan variabel mediasi untuk menjembatani hubungan antara profitabilitas, likuiditas, dan ukuran perusahaan terhadap nilai perusahaan. Penelitian ini menjadi relevan untuk memberikan kontribusi teoretis dan praktis dalam memahami mekanisme peningkatan nilai perusahaan, khususnya pada subsektor makanan dan minuman yang terdaftar di Bursa Efek Indonesia (BEI).</w:t>
      </w:r>
    </w:p>
    <w:p w14:paraId="3FC0842D" w14:textId="77777777" w:rsidR="006265C7" w:rsidRPr="006265C7" w:rsidRDefault="006265C7" w:rsidP="006265C7">
      <w:pPr>
        <w:pStyle w:val="ListParagraph"/>
        <w:ind w:left="360" w:firstLine="567"/>
        <w:jc w:val="both"/>
        <w:rPr>
          <w:sz w:val="24"/>
          <w:szCs w:val="24"/>
        </w:rPr>
      </w:pPr>
      <w:r w:rsidRPr="006265C7">
        <w:rPr>
          <w:sz w:val="24"/>
          <w:szCs w:val="24"/>
        </w:rPr>
        <w:t xml:space="preserve">Berdasarkan uraian pada latar belakang, penting untuk meneliti peran struktur modal sebagai mediasi antara profitabilitas, likuiditas, dan ukuran perusahaan terhadap nilai perusahaan, khususnya pada perusahaan subsektor makanan dan minuman yang terdaftar di BEI, maka rumusan masalah penelitian ini yaitu: bagaimana pengaruh profitabilitas terhadap struktur modal perusahaan; bagaimana pengaruh likuiditas terhadap struktur modal perusahaan; bagaimana pengaruh ukuran perusahaan terhadap struktur modal </w:t>
      </w:r>
      <w:r w:rsidRPr="006265C7">
        <w:rPr>
          <w:sz w:val="24"/>
          <w:szCs w:val="24"/>
        </w:rPr>
        <w:lastRenderedPageBreak/>
        <w:t>perusahaan; bagaimana pengaruh profitabilitas terhadap nilai perusahaan; bagaimana pengaruh likuiditas terhadap nilai perusahaan; bagaimana pengaruh ukuran perusahaan terhadap nilai perusahaan; bagaimana pengaruh struktur modal terhadap nilai perusahaan; bagaimana struktur modal memediasi pengaruh profitabilitas terhadap nilai perusahaan; bagaimana struktur modal memediasi pengaruh likuiditas terhadap nilai perusahaan; dan bagaimana struktur modal memediasi pengaruh ukuran perusahaan terhadap nilai perusahaan?.</w:t>
      </w:r>
    </w:p>
    <w:p w14:paraId="3484B702" w14:textId="77777777" w:rsidR="006265C7" w:rsidRDefault="006265C7" w:rsidP="006265C7"/>
    <w:p w14:paraId="465C8940" w14:textId="77777777" w:rsidR="006265C7" w:rsidRDefault="006265C7" w:rsidP="006265C7"/>
    <w:p w14:paraId="0C964FDE" w14:textId="77777777" w:rsidR="006265C7" w:rsidRDefault="006265C7" w:rsidP="006265C7"/>
    <w:p w14:paraId="1BB1BC5B" w14:textId="77777777" w:rsidR="006265C7" w:rsidRDefault="006265C7" w:rsidP="006265C7"/>
    <w:p w14:paraId="196FD52F" w14:textId="77777777" w:rsidR="006265C7" w:rsidRDefault="006265C7" w:rsidP="006265C7"/>
    <w:p w14:paraId="52B6BFB9" w14:textId="77777777" w:rsidR="006265C7" w:rsidRDefault="006265C7" w:rsidP="006265C7"/>
    <w:p w14:paraId="5D02F1AF" w14:textId="77777777" w:rsidR="006265C7" w:rsidRDefault="006265C7" w:rsidP="006265C7"/>
    <w:p w14:paraId="49A17A0E" w14:textId="77777777" w:rsidR="006265C7" w:rsidRDefault="006265C7" w:rsidP="006265C7"/>
    <w:p w14:paraId="360E76A1" w14:textId="77777777" w:rsidR="006265C7" w:rsidRDefault="006265C7" w:rsidP="006265C7"/>
    <w:p w14:paraId="1DA11A3E" w14:textId="77777777" w:rsidR="006265C7" w:rsidRDefault="006265C7" w:rsidP="006265C7"/>
    <w:p w14:paraId="4FB27E91" w14:textId="77777777" w:rsidR="006265C7" w:rsidRDefault="006265C7" w:rsidP="006265C7"/>
    <w:p w14:paraId="772EF077" w14:textId="77777777" w:rsidR="006265C7" w:rsidRDefault="006265C7" w:rsidP="006265C7"/>
    <w:p w14:paraId="50B1EAD5" w14:textId="77777777" w:rsidR="006265C7" w:rsidRDefault="006265C7" w:rsidP="006265C7"/>
    <w:p w14:paraId="6E1FFD73" w14:textId="77777777" w:rsidR="006265C7" w:rsidRDefault="006265C7" w:rsidP="006265C7"/>
    <w:p w14:paraId="46A90774" w14:textId="77777777" w:rsidR="006265C7" w:rsidRDefault="006265C7" w:rsidP="006265C7"/>
    <w:p w14:paraId="720D631E" w14:textId="77777777" w:rsidR="006265C7" w:rsidRDefault="006265C7" w:rsidP="006265C7"/>
    <w:p w14:paraId="52A38EDA" w14:textId="77777777" w:rsidR="006265C7" w:rsidRDefault="006265C7" w:rsidP="006265C7"/>
    <w:p w14:paraId="52AF81C2" w14:textId="77777777" w:rsidR="006265C7" w:rsidRDefault="006265C7" w:rsidP="006265C7"/>
    <w:p w14:paraId="6ED260B1" w14:textId="77777777" w:rsidR="006265C7" w:rsidRDefault="006265C7" w:rsidP="006265C7"/>
    <w:p w14:paraId="475C77FE" w14:textId="77777777" w:rsidR="006265C7" w:rsidRDefault="006265C7" w:rsidP="006265C7"/>
    <w:p w14:paraId="1DE6508C" w14:textId="77777777" w:rsidR="006265C7" w:rsidRDefault="006265C7" w:rsidP="006265C7"/>
    <w:p w14:paraId="2D27EBB6" w14:textId="77777777" w:rsidR="006265C7" w:rsidRDefault="006265C7" w:rsidP="006265C7"/>
    <w:p w14:paraId="2DF07D4A" w14:textId="77777777" w:rsidR="006265C7" w:rsidRDefault="006265C7" w:rsidP="006265C7"/>
    <w:p w14:paraId="62539757" w14:textId="77777777" w:rsidR="006265C7" w:rsidRDefault="006265C7" w:rsidP="006265C7"/>
    <w:p w14:paraId="637E3198" w14:textId="77777777" w:rsidR="006265C7" w:rsidRDefault="006265C7" w:rsidP="006265C7"/>
    <w:p w14:paraId="1B75211A" w14:textId="77777777" w:rsidR="006265C7" w:rsidRDefault="006265C7" w:rsidP="006265C7"/>
    <w:p w14:paraId="10713582" w14:textId="77777777" w:rsidR="006265C7" w:rsidRDefault="006265C7" w:rsidP="006265C7"/>
    <w:p w14:paraId="486A7320" w14:textId="77777777" w:rsidR="006265C7" w:rsidRDefault="006265C7" w:rsidP="006265C7"/>
    <w:p w14:paraId="505E0D6F" w14:textId="77777777" w:rsidR="006265C7" w:rsidRDefault="006265C7" w:rsidP="006265C7"/>
    <w:p w14:paraId="12885396" w14:textId="77777777" w:rsidR="006265C7" w:rsidRDefault="006265C7" w:rsidP="006265C7"/>
    <w:p w14:paraId="513C25A4" w14:textId="77777777" w:rsidR="006265C7" w:rsidRDefault="006265C7" w:rsidP="006265C7"/>
    <w:p w14:paraId="5216ED67" w14:textId="77777777" w:rsidR="006265C7" w:rsidRDefault="006265C7" w:rsidP="006265C7"/>
    <w:p w14:paraId="5BB089B3" w14:textId="77777777" w:rsidR="006265C7" w:rsidRDefault="006265C7" w:rsidP="006265C7"/>
    <w:p w14:paraId="66252037" w14:textId="77777777" w:rsidR="006265C7" w:rsidRDefault="006265C7" w:rsidP="006265C7"/>
    <w:p w14:paraId="116169CE" w14:textId="77777777" w:rsidR="006265C7" w:rsidRDefault="006265C7" w:rsidP="006265C7"/>
    <w:p w14:paraId="5B11AD48" w14:textId="77777777" w:rsidR="006265C7" w:rsidRDefault="006265C7" w:rsidP="006265C7"/>
    <w:p w14:paraId="17A03CC6" w14:textId="77777777" w:rsidR="006265C7" w:rsidRDefault="006265C7" w:rsidP="006265C7"/>
    <w:p w14:paraId="6339E97B" w14:textId="77777777" w:rsidR="006265C7" w:rsidRDefault="006265C7" w:rsidP="006265C7"/>
    <w:p w14:paraId="200341CB" w14:textId="77777777" w:rsidR="006265C7" w:rsidRDefault="006265C7" w:rsidP="006265C7"/>
    <w:p w14:paraId="6DCFAFBB" w14:textId="77777777" w:rsidR="006265C7" w:rsidRDefault="006265C7" w:rsidP="006265C7"/>
    <w:p w14:paraId="2CC4A99A" w14:textId="77777777" w:rsidR="006265C7" w:rsidRDefault="006265C7" w:rsidP="006265C7"/>
    <w:p w14:paraId="3851F4B0" w14:textId="77777777" w:rsidR="006265C7" w:rsidRDefault="006265C7" w:rsidP="006265C7"/>
    <w:p w14:paraId="0DF2E8C6" w14:textId="77777777" w:rsidR="006265C7" w:rsidRDefault="006265C7" w:rsidP="006265C7"/>
    <w:p w14:paraId="2516ACE5" w14:textId="77777777" w:rsidR="006265C7" w:rsidRDefault="006265C7" w:rsidP="006265C7"/>
    <w:p w14:paraId="27BB395A" w14:textId="77777777" w:rsidR="006265C7" w:rsidRDefault="006265C7" w:rsidP="006265C7"/>
    <w:p w14:paraId="4CBF6D22" w14:textId="77777777" w:rsidR="006265C7" w:rsidRDefault="006265C7" w:rsidP="006265C7"/>
    <w:p w14:paraId="455852F3" w14:textId="77777777" w:rsidR="006265C7" w:rsidRDefault="006265C7" w:rsidP="006265C7"/>
    <w:p w14:paraId="65B65468" w14:textId="53609468" w:rsidR="006265C7" w:rsidRPr="006265C7" w:rsidRDefault="006265C7" w:rsidP="006265C7">
      <w:pPr>
        <w:pStyle w:val="Heading3"/>
        <w:spacing w:before="0"/>
        <w:jc w:val="center"/>
        <w:rPr>
          <w:rStyle w:val="Strong"/>
          <w:rFonts w:cs="Times New Roman"/>
          <w:color w:val="auto"/>
        </w:rPr>
      </w:pPr>
      <w:r w:rsidRPr="006265C7">
        <w:rPr>
          <w:rStyle w:val="Strong"/>
          <w:rFonts w:cs="Times New Roman"/>
          <w:color w:val="auto"/>
        </w:rPr>
        <w:lastRenderedPageBreak/>
        <w:t xml:space="preserve">2. </w:t>
      </w:r>
      <w:r w:rsidRPr="006265C7">
        <w:rPr>
          <w:rStyle w:val="Strong"/>
          <w:rFonts w:cs="Times New Roman"/>
          <w:color w:val="auto"/>
        </w:rPr>
        <w:t>TELAAH PUSTAKA</w:t>
      </w:r>
    </w:p>
    <w:p w14:paraId="1ED10BE6" w14:textId="77777777" w:rsidR="006265C7" w:rsidRPr="006265C7" w:rsidRDefault="006265C7" w:rsidP="006265C7">
      <w:pPr>
        <w:pStyle w:val="Heading3"/>
        <w:spacing w:before="0"/>
        <w:jc w:val="both"/>
        <w:rPr>
          <w:rFonts w:cs="Times New Roman"/>
          <w:b/>
          <w:bCs/>
          <w:color w:val="auto"/>
        </w:rPr>
      </w:pPr>
      <w:bookmarkStart w:id="3" w:name="_Toc207410692"/>
      <w:r w:rsidRPr="006265C7">
        <w:rPr>
          <w:rFonts w:cs="Times New Roman"/>
          <w:b/>
          <w:bCs/>
          <w:color w:val="auto"/>
        </w:rPr>
        <w:t xml:space="preserve">2.1. </w:t>
      </w:r>
      <w:r w:rsidRPr="006265C7">
        <w:rPr>
          <w:rStyle w:val="Strong"/>
          <w:rFonts w:cs="Times New Roman"/>
          <w:color w:val="auto"/>
        </w:rPr>
        <w:t>Kajian</w:t>
      </w:r>
      <w:r w:rsidRPr="006265C7">
        <w:rPr>
          <w:rFonts w:cs="Times New Roman"/>
          <w:b/>
          <w:bCs/>
          <w:color w:val="auto"/>
        </w:rPr>
        <w:t xml:space="preserve"> Teori dan Penelitian Terdahulu</w:t>
      </w:r>
      <w:bookmarkEnd w:id="3"/>
    </w:p>
    <w:p w14:paraId="54C24288" w14:textId="77777777" w:rsidR="006265C7" w:rsidRPr="006265C7" w:rsidRDefault="006265C7" w:rsidP="006265C7">
      <w:pPr>
        <w:pStyle w:val="Heading3"/>
        <w:spacing w:before="0"/>
        <w:jc w:val="both"/>
        <w:rPr>
          <w:rStyle w:val="Strong"/>
          <w:rFonts w:cs="Times New Roman"/>
          <w:color w:val="auto"/>
        </w:rPr>
      </w:pPr>
      <w:bookmarkStart w:id="4" w:name="_Toc207410693"/>
      <w:r w:rsidRPr="006265C7">
        <w:rPr>
          <w:rStyle w:val="Strong"/>
          <w:rFonts w:cs="Times New Roman"/>
          <w:color w:val="auto"/>
        </w:rPr>
        <w:t>2.1.1. Teori Agency (Agency Theory)</w:t>
      </w:r>
      <w:bookmarkEnd w:id="4"/>
    </w:p>
    <w:p w14:paraId="3B7F3C4A" w14:textId="77777777" w:rsidR="006265C7" w:rsidRPr="006265C7" w:rsidRDefault="006265C7" w:rsidP="006265C7">
      <w:pPr>
        <w:ind w:firstLine="720"/>
        <w:jc w:val="both"/>
        <w:rPr>
          <w:noProof/>
          <w:sz w:val="24"/>
          <w:szCs w:val="24"/>
        </w:rPr>
      </w:pPr>
      <w:r w:rsidRPr="006265C7">
        <w:rPr>
          <w:noProof/>
          <w:sz w:val="24"/>
          <w:szCs w:val="24"/>
        </w:rPr>
        <w:t>Teori agensi dikembangkan oleh Jensen dan Meckling (1976) untuk menjelaskan hubungan antara pemilik perusahaan (</w:t>
      </w:r>
      <w:r w:rsidRPr="006265C7">
        <w:rPr>
          <w:i/>
          <w:iCs/>
          <w:noProof/>
          <w:sz w:val="24"/>
          <w:szCs w:val="24"/>
        </w:rPr>
        <w:t>principal</w:t>
      </w:r>
      <w:r w:rsidRPr="006265C7">
        <w:rPr>
          <w:noProof/>
          <w:sz w:val="24"/>
          <w:szCs w:val="24"/>
        </w:rPr>
        <w:t>) dan manajer (</w:t>
      </w:r>
      <w:r w:rsidRPr="006265C7">
        <w:rPr>
          <w:i/>
          <w:iCs/>
          <w:noProof/>
          <w:sz w:val="24"/>
          <w:szCs w:val="24"/>
        </w:rPr>
        <w:t>agent</w:t>
      </w:r>
      <w:r w:rsidRPr="006265C7">
        <w:rPr>
          <w:noProof/>
          <w:sz w:val="24"/>
          <w:szCs w:val="24"/>
        </w:rPr>
        <w:t>) yang menjalankan operasional perusahaan. Pada teori ini dijelaskan bahwa konflik agensi dapat terjadi karena adanya perbedaan kepentingan antara pemilik dan manajer. Manajer, sebagai pihak yang memiliki informasi dan kendali operasional, cenderung mengambil keputusan yang menguntungkan dirinya sendiri, seperti memperbesar aset, memperluas skala usaha, atau menghindari risiko, yang tidak selalu selaras dengan kepentingan pemegang saham untuk memaksimalkan nilai perusahaan</w:t>
      </w:r>
      <w:r w:rsidRPr="006265C7">
        <w:rPr>
          <w:rStyle w:val="FootnoteReference"/>
          <w:noProof/>
          <w:sz w:val="24"/>
          <w:szCs w:val="24"/>
        </w:rPr>
        <w:fldChar w:fldCharType="begin" w:fldLock="1"/>
      </w:r>
      <w:r w:rsidRPr="006265C7">
        <w:rPr>
          <w:noProof/>
          <w:sz w:val="24"/>
          <w:szCs w:val="24"/>
        </w:rPr>
        <w:instrText>ADDIN CSL_CITATION {"citationItems":[{"id":"ITEM-1","itemData":{"DOI":"10.17977/um004v10i12023p085","ISSN":"20879695","abstract":"AbstractThis article intends to review the theoretical aspects and current research on agency theory. It aims to explore the main ideas, problems, and issues related to agency theory through a survey of the current literature. Agency theory is caused by agency relationships and information asymmetry which causes agency problems and agency costs. This article not only categorizes agency problems into six categories representing various concepts and problems but also solutions offered related to agency theory research over the last five years. This literature survey will enlighten practitioners and researchers in understanding, analyzing, mitigating agency problems, and guiding future research on agency theory.AbstrakArtikel ini bermaksud untuk meninjau aspek teoretis dan riset terkini tentang teori keagenan. Hal ini bertujuan untuk mengeksplorasi ide-ide utama, masalah, dan isu-isu yang terkait dengan teori keagenan melalui survei literatur saat ini. Teori keagenan disebabkan oleh hubungan keagenan dan asimetri informasi yang menyebabkan masalah keagenan dan biaya keagenan. Artikel ini tidak hanya mengkategorikan masalah keagenan ke dalam enam kategori yang mewakili berbagai konsep dan masalah tetapi juga menawarkan solusi terkait dengan riset teori keagenan selama lima tahun terakhir. Survei literatur ini akan mencerahkan praktisi dan peneliti dalam memahami, menganalisis, mengurangi masalah keagenan, dan membantu memandu riset selanjutnya tentang teori keagenan. ","author":[{"dropping-particle":"","family":"Hendrastuti","given":"Ranindya","non-dropping-particle":"","parse-names":false,"suffix":""},{"dropping-particle":"","family":"Harahap","given":"Ridoni Fardeni","non-dropping-particle":"","parse-names":false,"suffix":""}],"container-title":"Jurnal Akuntansi Aktual","id":"ITEM-1","issue":"1","issued":{"date-parts":[["2023"]]},"page":"85","title":"Agency theory: Review of the theory and current research","type":"article-journal","volume":"10"},"uris":["http://www.mendeley.com/documents/?uuid=0a7bb591-de4e-43ca-8cb1-319ce719afa7"]},{"id":"ITEM-2","itemData":{"DOI":"10.1080/23311886.2024.2337893","ISSN":"23311886","abstract":"The aim of this study is to revisit the concept of the separation between ownership and control through reviewing studies on agency theory, governance, and corruption. This study applies integrative literature review as research method where the arguments and counterarguments are derived from existing studies. Relevant literature is identified and read in detail using the selected review strategy. The principal goal of the study is to develop an inventory surrounding the key themes of governance, corruption, and agency theory. None of the existing studies addresses the interrelationships between agency theory, corruption, and corporate governance. This study, thus, fills the gap exploring the theoretical and empirical evidence studying the bibliometric sources. The study finds evidence in support of changing ownership pattern from diffuse to concentrated and argues that the change has caused corruption due to deepening agency crisis. The study also finds that the extant literature focuses on applied areas which calls for further studies on core areas. Incorporating the concept espoused by Berle and Means, this study brings practical implication of agency theory in real life and extends the applicability of the concept.","author":[{"dropping-particle":"","family":"Al-Faryan","given":"Mamdouh Abdulaziz Saleh","non-dropping-particle":"","parse-names":false,"suffix":""}],"container-title":"Cogent Social Sciences","id":"ITEM-2","issue":"1","issued":{"date-parts":[["2024"]]},"page":"-","publisher":"Cogent","title":"Agency theory, corporate governance and corruption: an integrative literature review approach","type":"article-journal","volume":"10"},"uris":["http://www.mendeley.com/documents/?uuid=638da812-d94e-4a55-964a-cfc5657cd5b0"]}],"mendeley":{"formattedCitation":"(Al-Faryan, 2024; Hendrastuti &amp; Harahap, 2023)","plainTextFormattedCitation":"(Al-Faryan, 2024; Hendrastuti &amp; Harahap, 2023)","previouslyFormattedCitation":"(Al-Faryan, 2024; Hendrastuti &amp; Harahap, 2023)"},"properties":{"noteIndex":0},"schema":"https://github.com/citation-style-language/schema/raw/master/csl-citation.json"}</w:instrText>
      </w:r>
      <w:r w:rsidRPr="006265C7">
        <w:rPr>
          <w:rStyle w:val="FootnoteReference"/>
          <w:noProof/>
          <w:sz w:val="24"/>
          <w:szCs w:val="24"/>
        </w:rPr>
        <w:fldChar w:fldCharType="separate"/>
      </w:r>
      <w:r w:rsidRPr="006265C7">
        <w:rPr>
          <w:noProof/>
          <w:sz w:val="24"/>
          <w:szCs w:val="24"/>
        </w:rPr>
        <w:t>(Al-Faryan, 2024; Hendrastuti &amp; Harahap, 2023)</w:t>
      </w:r>
      <w:r w:rsidRPr="006265C7">
        <w:rPr>
          <w:rStyle w:val="FootnoteReference"/>
          <w:noProof/>
          <w:sz w:val="24"/>
          <w:szCs w:val="24"/>
        </w:rPr>
        <w:fldChar w:fldCharType="end"/>
      </w:r>
      <w:r w:rsidRPr="006265C7">
        <w:rPr>
          <w:noProof/>
          <w:sz w:val="24"/>
          <w:szCs w:val="24"/>
        </w:rPr>
        <w:t>.</w:t>
      </w:r>
    </w:p>
    <w:p w14:paraId="1B38B768" w14:textId="77777777" w:rsidR="006265C7" w:rsidRPr="006265C7" w:rsidRDefault="006265C7" w:rsidP="006265C7">
      <w:pPr>
        <w:ind w:firstLine="720"/>
        <w:jc w:val="both"/>
        <w:rPr>
          <w:noProof/>
          <w:sz w:val="24"/>
          <w:szCs w:val="24"/>
        </w:rPr>
      </w:pPr>
      <w:r w:rsidRPr="006265C7">
        <w:rPr>
          <w:noProof/>
          <w:sz w:val="24"/>
          <w:szCs w:val="24"/>
        </w:rPr>
        <w:t xml:space="preserve">Pada konteks struktur modal, penggunaan utang dipandang sebagai salah satu mekanisme disiplin eksternal untuk mengurangi konflik agensi. Ketika perusahaan menggunakan utang, manajer memiliki kewajiban untuk memenuhi pembayaran bunga dan pokok secara berkala. Hal ini mendorong manajer untuk lebih berhati-hati dalam menggunakan dana, meningkatkan efisiensi operasional, dan lebih fokus pada peningkatan kinerja perusahaan, sehingga berdampak pada peningkatan nilai perusahaan </w:t>
      </w:r>
      <w:r w:rsidRPr="006265C7">
        <w:rPr>
          <w:noProof/>
          <w:sz w:val="24"/>
          <w:szCs w:val="24"/>
        </w:rPr>
        <w:fldChar w:fldCharType="begin" w:fldLock="1"/>
      </w:r>
      <w:r w:rsidRPr="006265C7">
        <w:rPr>
          <w:noProof/>
          <w:sz w:val="24"/>
          <w:szCs w:val="24"/>
        </w:rPr>
        <w:instrText>ADDIN CSL_CITATION {"citationItems":[{"id":"ITEM-1","itemData":{"author":[{"dropping-particle":"","family":"Riyanto","given":"Bambang","non-dropping-particle":"","parse-names":false,"suffix":""}],"editor":[{"dropping-particle":"","family":"4","given":"","non-dropping-particle":"","parse-names":false,"suffix":""}],"id":"ITEM-1","issued":{"date-parts":[["2020"]]},"publisher":"BPFE Yogyakarta","publisher-place":"Yogyakarta","title":"Dasar-dasar Pembelanjaan Perusahaan","type":"book"},"uris":["http://www.mendeley.com/documents/?uuid=68eb0101-25ea-43a8-8666-3d09c906ccd3"]},{"id":"ITEM-2","itemData":{"DOI":"10.26905/jkdp.v25i1.5072","author":[{"dropping-particle":"","family":"Wahyudi","given":"Sugeng","non-dropping-particle":"","parse-names":false,"suffix":""},{"dropping-particle":"","family":"Pawestri","given":"Hesti Pratiwi","non-dropping-particle":"","parse-names":false,"suffix":""}],"container-title":"Jurnal Keuangan dan Perbankan","id":"ITEM-2","issue":"1","issued":{"date-parts":[["2021"]]},"page":"25-36","title":"The Effect of Capital Structure and Profitability on Firm Value: The Role of Firm Size as a Moderating Variable","type":"article-journal","volume":"25"},"uris":["http://www.mendeley.com/documents/?uuid=4610d7c8-764c-4c0a-b3e0-c637310ad793"]}],"mendeley":{"formattedCitation":"(Riyanto, 2020; Wahyudi &amp; Pawestri, 2021)","plainTextFormattedCitation":"(Riyanto, 2020; Wahyudi &amp; Pawestri, 2021)","previouslyFormattedCitation":"(Riyanto, 2020)"},"properties":{"noteIndex":0},"schema":"https://github.com/citation-style-language/schema/raw/master/csl-citation.json"}</w:instrText>
      </w:r>
      <w:r w:rsidRPr="006265C7">
        <w:rPr>
          <w:noProof/>
          <w:sz w:val="24"/>
          <w:szCs w:val="24"/>
        </w:rPr>
        <w:fldChar w:fldCharType="separate"/>
      </w:r>
      <w:r w:rsidRPr="006265C7">
        <w:rPr>
          <w:noProof/>
          <w:sz w:val="24"/>
          <w:szCs w:val="24"/>
        </w:rPr>
        <w:t>(Riyanto, 2020; Wahyudi &amp; Pawestri, 2021)</w:t>
      </w:r>
      <w:r w:rsidRPr="006265C7">
        <w:rPr>
          <w:noProof/>
          <w:sz w:val="24"/>
          <w:szCs w:val="24"/>
        </w:rPr>
        <w:fldChar w:fldCharType="end"/>
      </w:r>
      <w:r w:rsidRPr="006265C7">
        <w:rPr>
          <w:noProof/>
          <w:sz w:val="24"/>
          <w:szCs w:val="24"/>
        </w:rPr>
        <w:t xml:space="preserve"> </w:t>
      </w:r>
    </w:p>
    <w:p w14:paraId="69E0C00F" w14:textId="77777777" w:rsidR="006265C7" w:rsidRPr="006265C7" w:rsidRDefault="006265C7" w:rsidP="006265C7">
      <w:pPr>
        <w:ind w:firstLine="720"/>
        <w:jc w:val="both"/>
        <w:rPr>
          <w:noProof/>
          <w:sz w:val="24"/>
          <w:szCs w:val="24"/>
        </w:rPr>
      </w:pPr>
    </w:p>
    <w:p w14:paraId="6E34F0E3" w14:textId="77777777" w:rsidR="006265C7" w:rsidRPr="006265C7" w:rsidRDefault="006265C7" w:rsidP="006265C7">
      <w:pPr>
        <w:pStyle w:val="Heading3"/>
        <w:spacing w:before="0"/>
        <w:jc w:val="both"/>
        <w:rPr>
          <w:rFonts w:cs="Times New Roman"/>
          <w:color w:val="auto"/>
        </w:rPr>
      </w:pPr>
      <w:bookmarkStart w:id="5" w:name="_Toc207410694"/>
      <w:r w:rsidRPr="006265C7">
        <w:rPr>
          <w:rStyle w:val="Strong"/>
          <w:rFonts w:cs="Times New Roman"/>
          <w:color w:val="auto"/>
        </w:rPr>
        <w:t>2.1.2 Nilai Perusahaan</w:t>
      </w:r>
      <w:bookmarkEnd w:id="5"/>
    </w:p>
    <w:p w14:paraId="000A34D2" w14:textId="77777777" w:rsidR="006265C7" w:rsidRPr="006265C7" w:rsidRDefault="006265C7" w:rsidP="006265C7">
      <w:pPr>
        <w:ind w:firstLine="720"/>
        <w:jc w:val="both"/>
        <w:rPr>
          <w:sz w:val="24"/>
          <w:szCs w:val="24"/>
        </w:rPr>
      </w:pPr>
      <w:r w:rsidRPr="006265C7">
        <w:rPr>
          <w:sz w:val="24"/>
          <w:szCs w:val="24"/>
        </w:rPr>
        <w:t xml:space="preserve">Nilai perusahaan merupakan representasi dari persepsi pasar terhadap keseluruhan kinerja dan prospek suatu perusahaan. Nilai ini mencerminkan ekspektasi investor terhadap arus kas masa depan dan tingkat risiko yang dihadapi perusahaan. Salah satu ukuran yang banyak digunakan untuk menilai nilai perusahaan adalah </w:t>
      </w:r>
      <w:r w:rsidRPr="006265C7">
        <w:rPr>
          <w:i/>
          <w:iCs/>
          <w:sz w:val="24"/>
          <w:szCs w:val="24"/>
        </w:rPr>
        <w:t xml:space="preserve">Price to Book Value </w:t>
      </w:r>
      <w:r w:rsidRPr="006265C7">
        <w:rPr>
          <w:sz w:val="24"/>
          <w:szCs w:val="24"/>
        </w:rPr>
        <w:t xml:space="preserve">(PBV). PBV membandingkan harga pasar saham dengan nilai buku per lembar saham, dan semakin tinggi nilai PBV, maka semakin tinggi pula persepsi pasar terhadap kemampuan perusahaan menciptakan nilai. Nilai perusahaan penting karena menjadi dasar pengambilan keputusan investasi oleh investor dan menjadi tujuan utama perusahaan jangka panjang </w:t>
      </w:r>
      <w:r w:rsidRPr="006265C7">
        <w:rPr>
          <w:sz w:val="24"/>
          <w:szCs w:val="24"/>
        </w:rPr>
        <w:fldChar w:fldCharType="begin" w:fldLock="1"/>
      </w:r>
      <w:r w:rsidRPr="006265C7">
        <w:rPr>
          <w:sz w:val="24"/>
          <w:szCs w:val="24"/>
        </w:rPr>
        <w:instrText>ADDIN CSL_CITATION {"citationItems":[{"id":"ITEM-1","itemData":{"author":[{"dropping-particle":"","family":"Riyanto","given":"Bambang","non-dropping-particle":"","parse-names":false,"suffix":""}],"editor":[{"dropping-particle":"","family":"4","given":"","non-dropping-particle":"","parse-names":false,"suffix":""}],"id":"ITEM-1","issued":{"date-parts":[["2020"]]},"publisher":"BPFE Yogyakarta","publisher-place":"Yogyakarta","title":"Dasar-dasar Pembelanjaan Perusahaan","type":"book"},"uris":["http://www.mendeley.com/documents/?uuid=19051968-59db-4d8c-bccf-2838a14b0e2e"]},{"id":"ITEM-2","itemData":{"DOI":"10.12775/cjfa.2021.007","ISSN":"2300-1240","abstract":"The aim of this study is to acquire empirical proof on the impact of firm size, leverage, profitability, and dividend policy on the firm value of the consumer goods industry in the food &amp; beverage sub-sector listed on IDX in 2016-2019. Firm size is calculated by Ln of total sales, leverage is calculated by the Debt to Assets Ratio (DAR), profitability is calculated by Return On Equity (ROE), dividend policy is calculated by Dividend Payout Ratio (DPR), and firm value is calculated by Price to Book Value (PBV). The methodology used purposive sampling. The number of samples used in this research were 10 consumer goods industry companies in the food and beverage sub-sector listed on the IDX during 2016-2019. The data source of this research comes from the company’s yearly financial reports. This research uses a quantitative oncoming with multiple linear regression analysis methods. The resumes of this research found that firm size, leverage, profitability, and dividend policy simultaneously influence firm value; firm size has no impact on company value; leverage has a positive impact on company value; profitability has a positive impact on company value; and dividend policy has a positive impact on company value.","author":[{"dropping-particle":"","family":"Margono","given":"Ferdy Prasetya","non-dropping-particle":"","parse-names":false,"suffix":""},{"dropping-particle":"","family":"Gantino","given":"Rilla","non-dropping-particle":"","parse-names":false,"suffix":""}],"container-title":"Copernican Journal of Finance &amp; Accounting","id":"ITEM-2","issue":"2","issued":{"date-parts":[["2021"]]},"page":"45-61","title":"Influence of Firm Size, Leverage, Profitability, and Dividend Policy on Firm Value of Companies in Indonesia Stock Exchange","type":"article-journal","volume":"10"},"uris":["http://www.mendeley.com/documents/?uuid=aca6d73b-15ff-4b49-a4cd-952c16a4e165"]}],"mendeley":{"formattedCitation":"(Margono &amp; Gantino, 2021; Riyanto, 2020)","plainTextFormattedCitation":"(Margono &amp; Gantino, 2021; Riyanto, 2020)","previouslyFormattedCitation":"(Margono &amp; Gantino, 2021; Riyanto, 2020)"},"properties":{"noteIndex":0},"schema":"https://github.com/citation-style-language/schema/raw/master/csl-citation.json"}</w:instrText>
      </w:r>
      <w:r w:rsidRPr="006265C7">
        <w:rPr>
          <w:sz w:val="24"/>
          <w:szCs w:val="24"/>
        </w:rPr>
        <w:fldChar w:fldCharType="separate"/>
      </w:r>
      <w:r w:rsidRPr="006265C7">
        <w:rPr>
          <w:noProof/>
          <w:sz w:val="24"/>
          <w:szCs w:val="24"/>
        </w:rPr>
        <w:t>(Margono &amp; Gantino, 2021; Riyanto, 2020)</w:t>
      </w:r>
      <w:r w:rsidRPr="006265C7">
        <w:rPr>
          <w:sz w:val="24"/>
          <w:szCs w:val="24"/>
        </w:rPr>
        <w:fldChar w:fldCharType="end"/>
      </w:r>
      <w:r w:rsidRPr="006265C7">
        <w:rPr>
          <w:sz w:val="24"/>
          <w:szCs w:val="24"/>
        </w:rPr>
        <w:t>.</w:t>
      </w:r>
    </w:p>
    <w:p w14:paraId="2299159D" w14:textId="77777777" w:rsidR="006265C7" w:rsidRPr="006265C7" w:rsidRDefault="006265C7" w:rsidP="006265C7">
      <w:pPr>
        <w:pStyle w:val="Heading3"/>
        <w:spacing w:before="0"/>
        <w:jc w:val="both"/>
        <w:rPr>
          <w:rFonts w:cs="Times New Roman"/>
          <w:color w:val="auto"/>
        </w:rPr>
      </w:pPr>
      <w:bookmarkStart w:id="6" w:name="_Toc207410695"/>
      <w:r w:rsidRPr="006265C7">
        <w:rPr>
          <w:rStyle w:val="Strong"/>
          <w:rFonts w:cs="Times New Roman"/>
          <w:color w:val="auto"/>
        </w:rPr>
        <w:t>2.1.3 Profitabilitas</w:t>
      </w:r>
      <w:bookmarkEnd w:id="6"/>
    </w:p>
    <w:p w14:paraId="65DED9C9" w14:textId="77777777" w:rsidR="006265C7" w:rsidRPr="006265C7" w:rsidRDefault="006265C7" w:rsidP="006265C7">
      <w:pPr>
        <w:ind w:firstLine="720"/>
        <w:jc w:val="both"/>
        <w:rPr>
          <w:rStyle w:val="Strong"/>
          <w:b w:val="0"/>
          <w:bCs w:val="0"/>
          <w:sz w:val="24"/>
          <w:szCs w:val="24"/>
        </w:rPr>
      </w:pPr>
      <w:r w:rsidRPr="006265C7">
        <w:rPr>
          <w:sz w:val="24"/>
          <w:szCs w:val="24"/>
        </w:rPr>
        <w:t xml:space="preserve">Profitabilitas menggambarkan efisiensi perusahaan dalam mengelola aset untuk menghasilkan keuntungan. Ukuran profitabilitas yang umum digunakan adalah </w:t>
      </w:r>
      <w:r w:rsidRPr="006265C7">
        <w:rPr>
          <w:rStyle w:val="Strong"/>
          <w:sz w:val="24"/>
          <w:szCs w:val="24"/>
        </w:rPr>
        <w:t>Return on Assets (ROA)</w:t>
      </w:r>
      <w:r w:rsidRPr="006265C7">
        <w:rPr>
          <w:b/>
          <w:bCs/>
          <w:sz w:val="24"/>
          <w:szCs w:val="24"/>
        </w:rPr>
        <w:t>,</w:t>
      </w:r>
      <w:r w:rsidRPr="006265C7">
        <w:rPr>
          <w:sz w:val="24"/>
          <w:szCs w:val="24"/>
        </w:rPr>
        <w:t xml:space="preserve"> yaitu rasio laba bersih terhadap total aset. ROA memberikan gambaran seberapa efektif manajemen dalam memanfaatkan aset yang dimiliki untuk memperoleh laba. Tingginya tingkat profitabilitas biasanya dikaitkan dengan kinerja manajemen yang baik dan daya tarik yang tinggi bagi investor, karena perusahaan mampu memberikan pengembalian atas investasi yang ditanamkan. Profitabilitas juga dapat memengaruhi keputusan pendanaan dan struktur modal perusahaan </w:t>
      </w:r>
      <w:r w:rsidRPr="006265C7">
        <w:rPr>
          <w:sz w:val="24"/>
          <w:szCs w:val="24"/>
        </w:rPr>
        <w:fldChar w:fldCharType="begin" w:fldLock="1"/>
      </w:r>
      <w:r w:rsidRPr="006265C7">
        <w:rPr>
          <w:sz w:val="24"/>
          <w:szCs w:val="24"/>
        </w:rPr>
        <w:instrText>ADDIN CSL_CITATION {"citationItems":[{"id":"ITEM-1","itemData":{"DOI":"10.1016/j.intfin.2022.101536","author":[{"dropping-particle":"","family":"Al-Najjar","given":"Basil","non-dropping-particle":"","parse-names":false,"suffix":""},{"dropping-particle":"","family":"Hussainey","given":"Khaled","non-dropping-particle":"","parse-names":false,"suffix":""}],"container-title":"Journal of International Financial Markets, Institutions and Money","id":"ITEM-1","issued":{"date-parts":[["2022"]]},"page":"101536","title":"The impact of profitability on firm value: Evidence from emerging markets","type":"article-journal","volume":"78"},"uris":["http://www.mendeley.com/documents/?uuid=353c4350-e5ea-4321-a748-9a91c382bd16"]},{"id":"ITEM-2","itemData":{"abstract":"This study aims to examine the effect of profitability, firm size, liquidity, and sales growth on firm value in food and beverage companies listed on the Indonesia Stock Exchange (IDX) for the 2013-2018 period, either directly or indirectly through the capital structure. This research is used with a quantitative approach. Sampling using purposive sampling method. Partial Least Square (PLS) is used for analysis and hypothesis testing, then several tests are also carried out for the capital structure variable as a mediating variable. The results showed that firm size and sales growth did not increase the capital structure and firm value. Profitability does not affect the capital structure, but it does affect firm value. Meanwhile, liquidity affects the capital structure, but not firm value. And capital structure affects firm value. The results of the mediation test show that the capital structure is only able to mediate the effect of liquidity on firm value. This explains that the implementation of good liquidity can improve the capital structure generated by the firm, so that the firm value also increases, which ultimately investors respond positively.","author":[{"dropping-particle":"","family":"Afinindy","given":"Inne","non-dropping-particle":"","parse-names":false,"suffix":""},{"dropping-particle":"","family":"Salim","given":"Ubud","non-dropping-particle":"","parse-names":false,"suffix":""},{"dropping-particle":"","family":"Ratnawati","given":"Kusuma","non-dropping-particle":"","parse-names":false,"suffix":""}],"container-title":"International Journal of Business, Economics and Law","id":"ITEM-2","issue":"4","issued":{"date-parts":[["2021"]]},"page":"15-22","title":"The effect of profitability, firm size, liquidity, sales growth on firm value mediated capital structure","type":"article-journal","volume":"24"},"uris":["http://www.mendeley.com/documents/?uuid=855539f6-540e-4134-8f28-e8da8a548de0"]},{"id":"ITEM-3","itemData":{"DOI":"10.26905/jkdp.v26i1.6882","ISSN":"1410-8089","abstract":"The research conducted here has two aims: firstly, it endeavors to examine the impacts of liquidity, Profitability, and activity ratio on capital structure as well as the firm value; and, secondly, it attempts to examine the role of capital structure as a mediator. We conduct the test with multiple regression and path analysis over 2020 – 2021 quarterly, with Eviews 8 software. Some companies in the technology sector are taken as samples. Besides, we also analyze financial statement data from Indonesia Stock Exchange. The result indicates Current Ratio, Return on Equity, Debt Equity Ratio significantly affect the Price Book Value, while Total Asset Turnover does not. The Current Ratio does not significantly affect the Debt Equity Ratio, while Total Asset Turnover and Return on Equity have significant negative effects. Path Analysis has confirmed that the Debt Equity Ratio cannot mediate the effect of the Current Ratio and Return on Equity on Price Book Value. However, it fully mediates the effect of Total Asset Turnover on Price Book Value. This finding of the present study supports the pecking order and static theory. The novelty of this research is that there is still little research on debt equity ratio as a mediator. There is no research especially on the technology sector, using those factors to determine the firm value. This research also uses the latest data of financial statements.","author":[{"dropping-particle":"","family":"Colline","given":"Fredella","non-dropping-particle":"","parse-names":false,"suffix":""}],"container-title":"Jurnal Keuangan dan Perbankan","id":"ITEM-3","issue":"1","issued":{"date-parts":[["2022"]]},"page":"75-90","title":"The Mediating Effect of Debt Equity Ratio on The Effect of Current Ratio, Return on Equity and Total Asset Turnover on Price to Book Value","type":"article-journal","volume":"26"},"uris":["http://www.mendeley.com/documents/?uuid=7a9ad05a-ddba-41af-b9aa-cbd5fd6f28a9"]},{"id":"ITEM-4","itemData":{"DOI":"10.13106/jafeb.2021.vol8.no3.0423","ISSN":"22884645","abstract":"This study aims to examine the effect of liquidity, activity, leverage, and profitability on firm value, as well as the effect of disclosure of corporate social responsibility (CSR), which in this study is a moderator and company size as a control variable. The sampling technique used in this study is a purposive sampling method with certain criteria, to obtain a sample of 22 LQ45 index companies listed on the Indonesia Stock Exchange in 2014–2019. The data analysis method in this study used was the Multiple Linear Regression Analysis with the SPSS 18 Program. The results show that the ratios of liquidity, activity, leverage, and profitability are significant to firm value in accordance with the initial hypothesis of the study. Corporate Social Responsibility (CSR) plays a role as a moderating variable and company size variable as a control variable on the effect of financial ratios (liquidity, activity, leverage, and profitability) on firm value. The implication of this research is that CSR has a very important role in increasing company value. To attract more investors, companies must pay attention not only to financial performance but also to social performance. Large-scale companies tend to do more CSR so that the company value will increase.","author":[{"dropping-particle":"","family":"Jihadi","given":"M.","non-dropping-particle":"","parse-names":false,"suffix":""},{"dropping-particle":"","family":"Vilantika","given":"Elok","non-dropping-particle":"","parse-names":false,"suffix":""},{"dropping-particle":"","family":"Hashemi","given":"Sayed Momin","non-dropping-particle":"","parse-names":false,"suffix":""},{"dropping-particle":"","family":"Arifin","given":"Zainal","non-dropping-particle":"","parse-names":false,"suffix":""},{"dropping-particle":"","family":"Bachtiar","given":"Yanuar","non-dropping-particle":"","parse-names":false,"suffix":""},{"dropping-particle":"","family":"Sholichah","given":"Fatmawati","non-dropping-particle":"","parse-names":false,"suffix":""}],"container-title":"Journal of Asian Finance, Economics and Business","id":"ITEM-4","issue":"3","issued":{"date-parts":[["2021"]]},"page":"423-431","title":"The Effect of Liquidity, Leverage, and Profitability on Firm Value: Empirical Evidence from Indonesia","type":"article-journal","volume":"8"},"uris":["http://www.mendeley.com/documents/?uuid=d4bde958-4cb4-473d-b5c7-8aba8bca76e1"]},{"id":"ITEM-5","itemData":{"DOI":"10.12775/cjfa.2021.007","ISSN":"2300-1240","abstract":"The aim of this study is to acquire empirical proof on the impact of firm size, leverage, profitability, and dividend policy on the firm value of the consumer goods industry in the food &amp; beverage sub-sector listed on IDX in 2016-2019. Firm size is calculated by Ln of total sales, leverage is calculated by the Debt to Assets Ratio (DAR), profitability is calculated by Return On Equity (ROE), dividend policy is calculated by Dividend Payout Ratio (DPR), and firm value is calculated by Price to Book Value (PBV). The methodology used purposive sampling. The number of samples used in this research were 10 consumer goods industry companies in the food and beverage sub-sector listed on the IDX during 2016-2019. The data source of this research comes from the company’s yearly financial reports. This research uses a quantitative oncoming with multiple linear regression analysis methods. The resumes of this research found that firm size, leverage, profitability, and dividend policy simultaneously influence firm value; firm size has no impact on company value; leverage has a positive impact on company value; profitability has a positive impact on company value; and dividend policy has a positive impact on company value.","author":[{"dropping-particle":"","family":"Margono","given":"Ferdy Prasetya","non-dropping-particle":"","parse-names":false,"suffix":""},{"dropping-particle":"","family":"Gantino","given":"Rilla","non-dropping-particle":"","parse-names":false,"suffix":""}],"container-title":"Copernican Journal of Finance &amp; Accounting","id":"ITEM-5","issue":"2","issued":{"date-parts":[["2021"]]},"page":"45-61","title":"Influence of Firm Size, Leverage, Profitability, and Dividend Policy on Firm Value of Companies in Indonesia Stock Exchange","type":"article-journal","volume":"10"},"uris":["http://www.mendeley.com/documents/?uuid=aca6d73b-15ff-4b49-a4cd-952c16a4e165"]},{"id":"ITEM-6","itemData":{"author":[{"dropping-particle":"","family":"Mayasari","given":"Fahmi","non-dropping-particle":"","parse-names":false,"suffix":""}],"id":"ITEM-6","issue":"4","issued":{"date-parts":[["2024"]]},"page":"38-47","title":"Finance &amp; Banking Studies The Impact of Capital Structure , Company Size , and Good Corporate Governance on Financial Performance and Company Value : The Moderating Role of Corporate Social Responsibility","type":"article-journal","volume":"13"},"uris":["http://www.mendeley.com/documents/?uuid=b99cdef5-5f76-4cd8-b558-e8ae6419daef"]},{"id":"ITEM-7","itemData":{"DOI":"10.33096/atestasi.v4i2.835","ISSN":"2621-1963","abstract":"The purpose of this study is to analyze and obtain empirical evidence of the effect of liquidity, profitability, firm size on firm value with capital structure as an intervening variable. The population in this study were manufacturing companies in the primary industry and chemical subsectors listed on the Indonesia Stock Exchange for 2014-2019, with a sample size of 19 companies and using the purposive sampling method. Furthermore, the data were collected quantitatively using multiple regression using the SmartPLS v.3.2.8. This study indicates that liquidity, profitability, and firm size directly have a negative and significant effect on capital structure; liquidity directly has a negative and insignificant influence on firm value. Profitability and firm size directly have a positive and not significant impact on firm value. Capital structure has a negative and significant effect directly. And then, the capital structure can mediate the effect of liquidity, profitability, company size on company value.","author":[{"dropping-particle":"","family":"Nurwulandari","given":"Andini","non-dropping-particle":"","parse-names":false,"suffix":""}],"container-title":"ATESTASI : Jurnal Ilmiah Akuntansi","id":"ITEM-7","issue":"2","issued":{"date-parts":[["2021"]]},"page":"257-271","title":"Effect of Liquidity, Profitability, Firm Size on Firm Value with Capital Structure as Intervening Variable","type":"article-journal","volume":"4"},"uris":["http://www.mendeley.com/documents/?uuid=784a6c3a-c707-4218-b469-a48eafefc4ae"]},{"id":"ITEM-8","itemData":{"DOI":"10.14710/dijb.5.1.2022.70-78","ISSN":"2580-4987","abstract":"This study aims to see the effect of profitability,liquidity, and company size on the capital structure of the manufacturing companies listed on the Indonesian Stock Exchange in 2018-2020. Secondary data is used for the research and it is collected using purposive sampling. The data then analyzed using multiple linear regression. Research results shows that profitability and companies size have no effect on capital structure. Meanwhile, the liquidity have effect on capital structure. The limitation of this study is the lack of a research period to the small sample used. Researcher’s suggestion for further research is to increase the time period of the study, which is aimed to increase the accuracy of the research data.","author":[{"dropping-particle":"","family":"Suhardjo","given":"Yohanes","non-dropping-particle":"","parse-names":false,"suffix":""},{"dropping-particle":"","family":"Karim","given":"Abdul","non-dropping-particle":"","parse-names":false,"suffix":""},{"dropping-particle":"","family":"Taruna","given":"Mohamad Sigit","non-dropping-particle":"","parse-names":false,"suffix":""}],"container-title":"Diponegoro International Journal of Business","id":"ITEM-8","issue":"1","issued":{"date-parts":[["2022"]]},"page":"70-78","title":"Effect of profitability, liquidity, and company size on capital structure: Evidence from Indonesia manufacturing companies","type":"article-journal","volume":"5"},"uris":["http://www.mendeley.com/documents/?uuid=bcd25188-897e-4011-952b-62bb71e528e0"]},{"id":"ITEM-9","itemData":{"author":[{"dropping-particle":"","family":"Sukirno","given":"Sukirno","non-dropping-particle":"","parse-names":false,"suffix":""},{"dropping-particle":"","family":"Anintyas","given":"Prihandini","non-dropping-particle":"","parse-names":false,"suffix":""}],"container-title":"International Journal of Professional Business Review","id":"ITEM-9","issue":"12","issued":{"date-parts":[["2023"]]},"page":"1-19","title":"MODELING FIRM VALUE ON INFRASTRUCTURE , UTILITY , AND TRANSPORTATION COMPANIES Article history : Keywords : Liquidity ; Leverage ; Profitability ; Firm Size ; Today , the development of the business world is happening very rapidly , and this requires comp","type":"article-journal","volume":"8"},"uris":["http://www.mendeley.com/documents/?uuid=52f3b018-915f-46a9-9153-b957ce355e3b"]}],"mendeley":{"formattedCitation":"(Afinindy et al., 2021; Al-Najjar &amp; Hussainey, 2022; Colline, 2022; Jihadi et al., 2021; Margono &amp; Gantino, 2021; Mayasari, 2024; Nurwulandari, 2021; Suhardjo et al., 2022; Sukirno &amp; Anintyas, 2023)","plainTextFormattedCitation":"(Afinindy et al., 2021; Al-Najjar &amp; Hussainey, 2022; Colline, 2022; Jihadi et al., 2021; Margono &amp; Gantino, 2021; Mayasari, 2024; Nurwulandari, 2021; Suhardjo et al., 2022; Sukirno &amp; Anintyas, 2023)","previouslyFormattedCitation":"(Afinindy et al., 2021; Al-Najjar &amp; Hussainey, 2022; Colline, 2022; Jihadi et al., 2021; Margono &amp; Gantino, 2021; Mayasari, 2024; Nurwulandari, 2021; Suhardjo et al., 2022; Sukirno &amp; Anintyas, 2023)"},"properties":{"noteIndex":0},"schema":"https://github.com/citation-style-language/schema/raw/master/csl-citation.json"}</w:instrText>
      </w:r>
      <w:r w:rsidRPr="006265C7">
        <w:rPr>
          <w:sz w:val="24"/>
          <w:szCs w:val="24"/>
        </w:rPr>
        <w:fldChar w:fldCharType="separate"/>
      </w:r>
      <w:r w:rsidRPr="006265C7">
        <w:rPr>
          <w:noProof/>
          <w:sz w:val="24"/>
          <w:szCs w:val="24"/>
        </w:rPr>
        <w:t xml:space="preserve">(Afinindy </w:t>
      </w:r>
      <w:r w:rsidRPr="006265C7">
        <w:rPr>
          <w:i/>
          <w:iCs/>
          <w:noProof/>
          <w:sz w:val="24"/>
          <w:szCs w:val="24"/>
        </w:rPr>
        <w:t>et al</w:t>
      </w:r>
      <w:r w:rsidRPr="006265C7">
        <w:rPr>
          <w:noProof/>
          <w:sz w:val="24"/>
          <w:szCs w:val="24"/>
        </w:rPr>
        <w:t xml:space="preserve">., 2021; Al-Najjar &amp; Hussainey, 2022; Colline, 2022; Jihadi </w:t>
      </w:r>
      <w:r w:rsidRPr="006265C7">
        <w:rPr>
          <w:i/>
          <w:iCs/>
          <w:noProof/>
          <w:sz w:val="24"/>
          <w:szCs w:val="24"/>
        </w:rPr>
        <w:t>et al</w:t>
      </w:r>
      <w:r w:rsidRPr="006265C7">
        <w:rPr>
          <w:noProof/>
          <w:sz w:val="24"/>
          <w:szCs w:val="24"/>
        </w:rPr>
        <w:t xml:space="preserve">., 2021; Margono &amp; Gantino, 2021; Mayasari, 2024; Nurwulandari, 2021; Suhardjo </w:t>
      </w:r>
      <w:r w:rsidRPr="006265C7">
        <w:rPr>
          <w:i/>
          <w:iCs/>
          <w:noProof/>
          <w:sz w:val="24"/>
          <w:szCs w:val="24"/>
        </w:rPr>
        <w:t>et al</w:t>
      </w:r>
      <w:r w:rsidRPr="006265C7">
        <w:rPr>
          <w:noProof/>
          <w:sz w:val="24"/>
          <w:szCs w:val="24"/>
        </w:rPr>
        <w:t>., 2022; Sukirno &amp; Anintyas, 2023)</w:t>
      </w:r>
      <w:r w:rsidRPr="006265C7">
        <w:rPr>
          <w:sz w:val="24"/>
          <w:szCs w:val="24"/>
        </w:rPr>
        <w:fldChar w:fldCharType="end"/>
      </w:r>
      <w:r w:rsidRPr="006265C7">
        <w:rPr>
          <w:sz w:val="24"/>
          <w:szCs w:val="24"/>
        </w:rPr>
        <w:t>.</w:t>
      </w:r>
    </w:p>
    <w:p w14:paraId="3155F2E0" w14:textId="77777777" w:rsidR="006265C7" w:rsidRPr="006265C7" w:rsidRDefault="006265C7" w:rsidP="006265C7">
      <w:pPr>
        <w:pStyle w:val="Heading3"/>
        <w:spacing w:before="0"/>
        <w:jc w:val="both"/>
        <w:rPr>
          <w:rFonts w:cs="Times New Roman"/>
          <w:color w:val="auto"/>
        </w:rPr>
      </w:pPr>
      <w:bookmarkStart w:id="7" w:name="_Toc207410696"/>
      <w:r w:rsidRPr="006265C7">
        <w:rPr>
          <w:rStyle w:val="Strong"/>
          <w:rFonts w:cs="Times New Roman"/>
          <w:color w:val="auto"/>
        </w:rPr>
        <w:t>2.1.4 Likuiditas</w:t>
      </w:r>
      <w:bookmarkEnd w:id="7"/>
    </w:p>
    <w:p w14:paraId="495342B5" w14:textId="77777777" w:rsidR="006265C7" w:rsidRPr="006265C7" w:rsidRDefault="006265C7" w:rsidP="006265C7">
      <w:pPr>
        <w:ind w:firstLine="720"/>
        <w:jc w:val="both"/>
        <w:rPr>
          <w:sz w:val="24"/>
          <w:szCs w:val="24"/>
        </w:rPr>
      </w:pPr>
      <w:r w:rsidRPr="006265C7">
        <w:rPr>
          <w:sz w:val="24"/>
          <w:szCs w:val="24"/>
        </w:rPr>
        <w:t xml:space="preserve">Likuiditas perusahaan menunjukkan kemampuan perusahaan dalam memenuhi kewajiban jangka pendeknya. Rasio </w:t>
      </w:r>
      <w:r w:rsidRPr="006265C7">
        <w:rPr>
          <w:rStyle w:val="Strong"/>
          <w:sz w:val="24"/>
          <w:szCs w:val="24"/>
        </w:rPr>
        <w:t>Current Ratio (CR)</w:t>
      </w:r>
      <w:r w:rsidRPr="006265C7">
        <w:rPr>
          <w:sz w:val="24"/>
          <w:szCs w:val="24"/>
        </w:rPr>
        <w:t xml:space="preserve"> merupakan alat ukur likuiditas yang membandingkan aset lancar dengan liabilitas jangka pendek. Tingkat likuiditas yang tinggi menunjukkan bahwa perusahaan memiliki cukup aset likuid untuk memenuhi utang jangka pendeknya, yang pada gilirannya dapat meningkatkan kepercayaan pemegang saham dan kreditur. Namun, likuiditas yang terlalu tinggi bisa mencerminkan ketidakefisienan dalam </w:t>
      </w:r>
      <w:r w:rsidRPr="006265C7">
        <w:rPr>
          <w:sz w:val="24"/>
          <w:szCs w:val="24"/>
        </w:rPr>
        <w:lastRenderedPageBreak/>
        <w:t xml:space="preserve">penggunaan aset lancar. Oleh karena itu, diperlukan keseimbangan antara likuiditas dan profitabilitas untuk menjaga efisiensi dan solvabilitas </w:t>
      </w:r>
      <w:r w:rsidRPr="006265C7">
        <w:rPr>
          <w:sz w:val="24"/>
          <w:szCs w:val="24"/>
        </w:rPr>
        <w:fldChar w:fldCharType="begin" w:fldLock="1"/>
      </w:r>
      <w:r w:rsidRPr="006265C7">
        <w:rPr>
          <w:sz w:val="24"/>
          <w:szCs w:val="24"/>
        </w:rPr>
        <w:instrText>ADDIN CSL_CITATION {"citationItems":[{"id":"ITEM-1","itemData":{"author":[{"dropping-particle":"","family":"Akbar","given":"R","non-dropping-particle":"","parse-names":false,"suffix":""},{"dropping-particle":"","family":"Setiawan","given":"A","non-dropping-particle":"","parse-names":false,"suffix":""}],"container-title":"Jurnal Ilmu dan Riset Akuntansi","id":"ITEM-1","issue":"3","issued":{"date-parts":[["2021"]]},"page":"1-15","title":"Pengaruh Likuiditas dan Profitabilitas terhadap Nilai Perusahaan","type":"article-journal","volume":"10"},"uris":["http://www.mendeley.com/documents/?uuid=2503dddb-d28c-430e-a7ed-7ba9fbadba81"]},{"id":"ITEM-2","itemData":{"abstract":"This study aims to examine the effect of profitability, firm size, liquidity, and sales growth on firm value in food and beverage companies listed on the Indonesia Stock Exchange (IDX) for the 2013-2018 period, either directly or indirectly through the capital structure. This research is used with a quantitative approach. Sampling using purposive sampling method. Partial Least Square (PLS) is used for analysis and hypothesis testing, then several tests are also carried out for the capital structure variable as a mediating variable. The results showed that firm size and sales growth did not increase the capital structure and firm value. Profitability does not affect the capital structure, but it does affect firm value. Meanwhile, liquidity affects the capital structure, but not firm value. And capital structure affects firm value. The results of the mediation test show that the capital structure is only able to mediate the effect of liquidity on firm value. This explains that the implementation of good liquidity can improve the capital structure generated by the firm, so that the firm value also increases, which ultimately investors respond positively.","author":[{"dropping-particle":"","family":"Afinindy","given":"Inne","non-dropping-particle":"","parse-names":false,"suffix":""},{"dropping-particle":"","family":"Salim","given":"Ubud","non-dropping-particle":"","parse-names":false,"suffix":""},{"dropping-particle":"","family":"Ratnawati","given":"Kusuma","non-dropping-particle":"","parse-names":false,"suffix":""}],"container-title":"International Journal of Business, Economics and Law","id":"ITEM-2","issue":"4","issued":{"date-parts":[["2021"]]},"page":"15-22","title":"The effect of profitability, firm size, liquidity, sales growth on firm value mediated capital structure","type":"article-journal","volume":"24"},"uris":["http://www.mendeley.com/documents/?uuid=855539f6-540e-4134-8f28-e8da8a548de0"]},{"id":"ITEM-3","itemData":{"DOI":"10.26905/jkdp.v26i1.6882","ISSN":"1410-8089","abstract":"The research conducted here has two aims: firstly, it endeavors to examine the impacts of liquidity, Profitability, and activity ratio on capital structure as well as the firm value; and, secondly, it attempts to examine the role of capital structure as a mediator. We conduct the test with multiple regression and path analysis over 2020 – 2021 quarterly, with Eviews 8 software. Some companies in the technology sector are taken as samples. Besides, we also analyze financial statement data from Indonesia Stock Exchange. The result indicates Current Ratio, Return on Equity, Debt Equity Ratio significantly affect the Price Book Value, while Total Asset Turnover does not. The Current Ratio does not significantly affect the Debt Equity Ratio, while Total Asset Turnover and Return on Equity have significant negative effects. Path Analysis has confirmed that the Debt Equity Ratio cannot mediate the effect of the Current Ratio and Return on Equity on Price Book Value. However, it fully mediates the effect of Total Asset Turnover on Price Book Value. This finding of the present study supports the pecking order and static theory. The novelty of this research is that there is still little research on debt equity ratio as a mediator. There is no research especially on the technology sector, using those factors to determine the firm value. This research also uses the latest data of financial statements.","author":[{"dropping-particle":"","family":"Colline","given":"Fredella","non-dropping-particle":"","parse-names":false,"suffix":""}],"container-title":"Jurnal Keuangan dan Perbankan","id":"ITEM-3","issue":"1","issued":{"date-parts":[["2022"]]},"page":"75-90","title":"The Mediating Effect of Debt Equity Ratio on The Effect of Current Ratio, Return on Equity and Total Asset Turnover on Price to Book Value","type":"article-journal","volume":"26"},"uris":["http://www.mendeley.com/documents/?uuid=7a9ad05a-ddba-41af-b9aa-cbd5fd6f28a9"]},{"id":"ITEM-4","itemData":{"DOI":"10.13106/jafeb.2021.vol8.no3.0423","ISSN":"22884645","abstract":"This study aims to examine the effect of liquidity, activity, leverage, and profitability on firm value, as well as the effect of disclosure of corporate social responsibility (CSR), which in this study is a moderator and company size as a control variable. The sampling technique used in this study is a purposive sampling method with certain criteria, to obtain a sample of 22 LQ45 index companies listed on the Indonesia Stock Exchange in 2014–2019. The data analysis method in this study used was the Multiple Linear Regression Analysis with the SPSS 18 Program. The results show that the ratios of liquidity, activity, leverage, and profitability are significant to firm value in accordance with the initial hypothesis of the study. Corporate Social Responsibility (CSR) plays a role as a moderating variable and company size variable as a control variable on the effect of financial ratios (liquidity, activity, leverage, and profitability) on firm value. The implication of this research is that CSR has a very important role in increasing company value. To attract more investors, companies must pay attention not only to financial performance but also to social performance. Large-scale companies tend to do more CSR so that the company value will increase.","author":[{"dropping-particle":"","family":"Jihadi","given":"M.","non-dropping-particle":"","parse-names":false,"suffix":""},{"dropping-particle":"","family":"Vilantika","given":"Elok","non-dropping-particle":"","parse-names":false,"suffix":""},{"dropping-particle":"","family":"Hashemi","given":"Sayed Momin","non-dropping-particle":"","parse-names":false,"suffix":""},{"dropping-particle":"","family":"Arifin","given":"Zainal","non-dropping-particle":"","parse-names":false,"suffix":""},{"dropping-particle":"","family":"Bachtiar","given":"Yanuar","non-dropping-particle":"","parse-names":false,"suffix":""},{"dropping-particle":"","family":"Sholichah","given":"Fatmawati","non-dropping-particle":"","parse-names":false,"suffix":""}],"container-title":"Journal of Asian Finance, Economics and Business","id":"ITEM-4","issue":"3","issued":{"date-parts":[["2021"]]},"page":"423-431","title":"The Effect of Liquidity, Leverage, and Profitability on Firm Value: Empirical Evidence from Indonesia","type":"article-journal","volume":"8"},"uris":["http://www.mendeley.com/documents/?uuid=d4bde958-4cb4-473d-b5c7-8aba8bca76e1"]}],"mendeley":{"formattedCitation":"(Afinindy et al., 2021; Akbar &amp; Setiawan, 2021; Colline, 2022; Jihadi et al., 2021)","plainTextFormattedCitation":"(Afinindy et al., 2021; Akbar &amp; Setiawan, 2021; Colline, 2022; Jihadi et al., 2021)","previouslyFormattedCitation":"(Afinindy et al., 2021; Akbar &amp; Setiawan, 2021; Colline, 2022; Jihadi et al., 2021)"},"properties":{"noteIndex":0},"schema":"https://github.com/citation-style-language/schema/raw/master/csl-citation.json"}</w:instrText>
      </w:r>
      <w:r w:rsidRPr="006265C7">
        <w:rPr>
          <w:sz w:val="24"/>
          <w:szCs w:val="24"/>
        </w:rPr>
        <w:fldChar w:fldCharType="separate"/>
      </w:r>
      <w:r w:rsidRPr="006265C7">
        <w:rPr>
          <w:noProof/>
          <w:sz w:val="24"/>
          <w:szCs w:val="24"/>
        </w:rPr>
        <w:t xml:space="preserve">(Afinindy </w:t>
      </w:r>
      <w:r w:rsidRPr="006265C7">
        <w:rPr>
          <w:i/>
          <w:iCs/>
          <w:noProof/>
          <w:sz w:val="24"/>
          <w:szCs w:val="24"/>
        </w:rPr>
        <w:t>et al</w:t>
      </w:r>
      <w:r w:rsidRPr="006265C7">
        <w:rPr>
          <w:noProof/>
          <w:sz w:val="24"/>
          <w:szCs w:val="24"/>
        </w:rPr>
        <w:t xml:space="preserve">., 2021; Akbar &amp; Setiawan, 2021; Colline, 2022; Jihadi </w:t>
      </w:r>
      <w:r w:rsidRPr="006265C7">
        <w:rPr>
          <w:i/>
          <w:iCs/>
          <w:noProof/>
          <w:sz w:val="24"/>
          <w:szCs w:val="24"/>
        </w:rPr>
        <w:t>et al</w:t>
      </w:r>
      <w:r w:rsidRPr="006265C7">
        <w:rPr>
          <w:noProof/>
          <w:sz w:val="24"/>
          <w:szCs w:val="24"/>
        </w:rPr>
        <w:t>., 2021)</w:t>
      </w:r>
      <w:r w:rsidRPr="006265C7">
        <w:rPr>
          <w:sz w:val="24"/>
          <w:szCs w:val="24"/>
        </w:rPr>
        <w:fldChar w:fldCharType="end"/>
      </w:r>
      <w:r w:rsidRPr="006265C7">
        <w:rPr>
          <w:sz w:val="24"/>
          <w:szCs w:val="24"/>
        </w:rPr>
        <w:t>.</w:t>
      </w:r>
    </w:p>
    <w:p w14:paraId="1A32F099" w14:textId="77777777" w:rsidR="006265C7" w:rsidRPr="006265C7" w:rsidRDefault="006265C7" w:rsidP="006265C7">
      <w:pPr>
        <w:pStyle w:val="Heading3"/>
        <w:spacing w:before="0"/>
        <w:jc w:val="both"/>
        <w:rPr>
          <w:rFonts w:cs="Times New Roman"/>
          <w:color w:val="auto"/>
        </w:rPr>
      </w:pPr>
      <w:bookmarkStart w:id="8" w:name="_Toc207410697"/>
      <w:r w:rsidRPr="006265C7">
        <w:rPr>
          <w:rStyle w:val="Strong"/>
          <w:rFonts w:cs="Times New Roman"/>
          <w:color w:val="auto"/>
        </w:rPr>
        <w:t>2.1.5 Ukuran Perusahaan</w:t>
      </w:r>
      <w:bookmarkEnd w:id="8"/>
    </w:p>
    <w:p w14:paraId="2F44E511" w14:textId="77777777" w:rsidR="006265C7" w:rsidRPr="006265C7" w:rsidRDefault="006265C7" w:rsidP="006265C7">
      <w:pPr>
        <w:ind w:firstLine="720"/>
        <w:jc w:val="both"/>
        <w:rPr>
          <w:sz w:val="24"/>
          <w:szCs w:val="24"/>
        </w:rPr>
      </w:pPr>
      <w:r w:rsidRPr="006265C7">
        <w:rPr>
          <w:sz w:val="24"/>
          <w:szCs w:val="24"/>
        </w:rPr>
        <w:t xml:space="preserve">Ukuran perusahaan (firm size) mencerminkan seberapa besar atau kecil suatu entitas bisnis dilihat dari berbagai aspek seperti total aset, volume penjualan, dan nilai kapitalisasi pasar. Dalam konteks penelitian ini, ukuran perusahaan diukur menggunakan </w:t>
      </w:r>
      <w:r w:rsidRPr="006265C7">
        <w:rPr>
          <w:rStyle w:val="Strong"/>
          <w:sz w:val="24"/>
          <w:szCs w:val="24"/>
        </w:rPr>
        <w:t>logaritma natural dari total aset</w:t>
      </w:r>
      <w:r w:rsidRPr="006265C7">
        <w:rPr>
          <w:b/>
          <w:bCs/>
          <w:sz w:val="24"/>
          <w:szCs w:val="24"/>
        </w:rPr>
        <w:t>.</w:t>
      </w:r>
      <w:r w:rsidRPr="006265C7">
        <w:rPr>
          <w:sz w:val="24"/>
          <w:szCs w:val="24"/>
        </w:rPr>
        <w:t xml:space="preserve"> Ukuran perusahaan yang besar biasanya menunjukkan kemampuan dalam memperoleh pendanaan, daya tawar dalam pasar, serta ketahanan terhadap krisis. Selain itu, perusahaan besar cenderung lebih transparan dalam pelaporan keuangan dan memiliki tata kelola perusahaan yang lebih baik, sehingga memberikan rasa aman kepada investor </w:t>
      </w:r>
      <w:r w:rsidRPr="006265C7">
        <w:rPr>
          <w:sz w:val="24"/>
          <w:szCs w:val="24"/>
        </w:rPr>
        <w:fldChar w:fldCharType="begin" w:fldLock="1"/>
      </w:r>
      <w:r w:rsidRPr="006265C7">
        <w:rPr>
          <w:sz w:val="24"/>
          <w:szCs w:val="24"/>
        </w:rPr>
        <w:instrText>ADDIN CSL_CITATION {"citationItems":[{"id":"ITEM-1","itemData":{"DOI":"10.13106/jafeb.2020.vol7.no12.395","author":[{"dropping-particle":"","family":"Sudiyatno","given":"Bambang","non-dropping-particle":"","parse-names":false,"suffix":""},{"dropping-particle":"","family":"Puspitasari","given":"Eka","non-dropping-particle":"","parse-names":false,"suffix":""},{"dropping-particle":"","family":"Kartika","given":"Anis","non-dropping-particle":"","parse-names":false,"suffix":""}],"container-title":"Journal of Asian Finance, Economics and Business","id":"ITEM-1","issue":"12","issued":{"date-parts":[["2020"]]},"page":"395-405","title":"Size, Leverage, Profitability, and Firm Value: The Role of Capital Structure as a Mediator","type":"article-journal","volume":"7"},"uris":["http://www.mendeley.com/documents/?uuid=e921f3d5-f6b6-444c-8678-06782f578a4c"]},{"id":"ITEM-2","itemData":{"author":[{"dropping-particle":"","family":"Mayasari","given":"Fahmi","non-dropping-particle":"","parse-names":false,"suffix":""}],"id":"ITEM-2","issue":"4","issued":{"date-parts":[["2024"]]},"page":"38-47","title":"Finance &amp; Banking Studies The Impact of Capital Structure , Company Size , and Good Corporate Governance on Financial Performance and Company Value : The Moderating Role of Corporate Social Responsibility","type":"article-journal","volume":"13"},"uris":["http://www.mendeley.com/documents/?uuid=b99cdef5-5f76-4cd8-b558-e8ae6419daef"]}],"mendeley":{"formattedCitation":"(Mayasari, 2024; Sudiyatno et al., 2020)","plainTextFormattedCitation":"(Mayasari, 2024; Sudiyatno et al., 2020)","previouslyFormattedCitation":"(Mayasari, 2024; Sudiyatno et al., 2020)"},"properties":{"noteIndex":0},"schema":"https://github.com/citation-style-language/schema/raw/master/csl-citation.json"}</w:instrText>
      </w:r>
      <w:r w:rsidRPr="006265C7">
        <w:rPr>
          <w:sz w:val="24"/>
          <w:szCs w:val="24"/>
        </w:rPr>
        <w:fldChar w:fldCharType="separate"/>
      </w:r>
      <w:r w:rsidRPr="006265C7">
        <w:rPr>
          <w:noProof/>
          <w:sz w:val="24"/>
          <w:szCs w:val="24"/>
        </w:rPr>
        <w:t xml:space="preserve">(Mayasari, 2024; Sudiyatno </w:t>
      </w:r>
      <w:r w:rsidRPr="006265C7">
        <w:rPr>
          <w:i/>
          <w:iCs/>
          <w:noProof/>
          <w:sz w:val="24"/>
          <w:szCs w:val="24"/>
        </w:rPr>
        <w:t>et al</w:t>
      </w:r>
      <w:r w:rsidRPr="006265C7">
        <w:rPr>
          <w:noProof/>
          <w:sz w:val="24"/>
          <w:szCs w:val="24"/>
        </w:rPr>
        <w:t>., 2020)</w:t>
      </w:r>
      <w:r w:rsidRPr="006265C7">
        <w:rPr>
          <w:sz w:val="24"/>
          <w:szCs w:val="24"/>
        </w:rPr>
        <w:fldChar w:fldCharType="end"/>
      </w:r>
      <w:r w:rsidRPr="006265C7">
        <w:rPr>
          <w:sz w:val="24"/>
          <w:szCs w:val="24"/>
        </w:rPr>
        <w:t xml:space="preserve">. </w:t>
      </w:r>
    </w:p>
    <w:p w14:paraId="01147B98" w14:textId="77777777" w:rsidR="006265C7" w:rsidRPr="006265C7" w:rsidRDefault="006265C7" w:rsidP="006265C7">
      <w:pPr>
        <w:pStyle w:val="Heading3"/>
        <w:spacing w:before="0"/>
        <w:jc w:val="both"/>
        <w:rPr>
          <w:rFonts w:cs="Times New Roman"/>
          <w:color w:val="auto"/>
        </w:rPr>
      </w:pPr>
      <w:bookmarkStart w:id="9" w:name="_Toc207410698"/>
      <w:r w:rsidRPr="006265C7">
        <w:rPr>
          <w:rStyle w:val="Strong"/>
          <w:rFonts w:cs="Times New Roman"/>
          <w:color w:val="auto"/>
        </w:rPr>
        <w:t>2.1.6 Struktur Modal</w:t>
      </w:r>
      <w:bookmarkEnd w:id="9"/>
    </w:p>
    <w:p w14:paraId="09D63576" w14:textId="77777777" w:rsidR="006265C7" w:rsidRPr="006265C7" w:rsidRDefault="006265C7" w:rsidP="006265C7">
      <w:pPr>
        <w:ind w:firstLine="720"/>
        <w:jc w:val="both"/>
        <w:rPr>
          <w:sz w:val="24"/>
          <w:szCs w:val="24"/>
        </w:rPr>
      </w:pPr>
      <w:r w:rsidRPr="006265C7">
        <w:rPr>
          <w:sz w:val="24"/>
          <w:szCs w:val="24"/>
        </w:rPr>
        <w:t xml:space="preserve">Struktur modal adalah perimbangan antara penggunaan utang dan ekuitas dalam mendanai aktivitas operasional perusahaan. Struktur modal yang optimal dapat menurunkan biaya modal rata-rata tertimbang dan meningkatkan nilai perusahaan. Rasio </w:t>
      </w:r>
      <w:r w:rsidRPr="006265C7">
        <w:rPr>
          <w:rStyle w:val="Strong"/>
          <w:sz w:val="24"/>
          <w:szCs w:val="24"/>
        </w:rPr>
        <w:t>Debt to Equity Ratio (DER)</w:t>
      </w:r>
      <w:r w:rsidRPr="006265C7">
        <w:rPr>
          <w:sz w:val="24"/>
          <w:szCs w:val="24"/>
        </w:rPr>
        <w:t xml:space="preserve"> menjadi indikator umum dalam mengukur struktur modal, karena menunjukkan sejauh mana perusahaan dibiayai oleh utang dibandingkan dengan ekuitasnya. Penggunaan utang yang terlalu tinggi meningkatkan risiko kebangkrutan, namun dalam jumlah moderat dapat meningkatkan pengembalian bagi pemegang saham (leverage). Oleh karena itu, perusahaan perlu menentukan struktur modal yang mampu memberikan keuntungan tanpa meningkatkan risiko secara signifikan </w:t>
      </w:r>
      <w:r w:rsidRPr="006265C7">
        <w:rPr>
          <w:sz w:val="24"/>
          <w:szCs w:val="24"/>
        </w:rPr>
        <w:fldChar w:fldCharType="begin" w:fldLock="1"/>
      </w:r>
      <w:r w:rsidRPr="006265C7">
        <w:rPr>
          <w:sz w:val="24"/>
          <w:szCs w:val="24"/>
        </w:rPr>
        <w:instrText>ADDIN CSL_CITATION {"citationItems":[{"id":"ITEM-1","itemData":{"DOI":"10.26905/jkdp.v25i1.5072","author":[{"dropping-particle":"","family":"Wahyudi","given":"Sugeng","non-dropping-particle":"","parse-names":false,"suffix":""},{"dropping-particle":"","family":"Pawestri","given":"Hesti Pratiwi","non-dropping-particle":"","parse-names":false,"suffix":""}],"container-title":"Jurnal Keuangan dan Perbankan","id":"ITEM-1","issue":"1","issued":{"date-parts":[["2021"]]},"page":"25-36","title":"The Effect of Capital Structure and Profitability on Firm Value: The Role of Firm Size as a Moderating Variable","type":"article-journal","volume":"25"},"uris":["http://www.mendeley.com/documents/?uuid=c7a7009b-4dad-4581-bd96-a401bf9aab16"]},{"id":"ITEM-2","itemData":{"abstract":"This study aims to examine the effect of profitability, firm size, liquidity, and sales growth on firm value in food and beverage companies listed on the Indonesia Stock Exchange (IDX) for the 2013-2018 period, either directly or indirectly through the capital structure. This research is used with a quantitative approach. Sampling using purposive sampling method. Partial Least Square (PLS) is used for analysis and hypothesis testing, then several tests are also carried out for the capital structure variable as a mediating variable. The results showed that firm size and sales growth did not increase the capital structure and firm value. Profitability does not affect the capital structure, but it does affect firm value. Meanwhile, liquidity affects the capital structure, but not firm value. And capital structure affects firm value. The results of the mediation test show that the capital structure is only able to mediate the effect of liquidity on firm value. This explains that the implementation of good liquidity can improve the capital structure generated by the firm, so that the firm value also increases, which ultimately investors respond positively.","author":[{"dropping-particle":"","family":"Afinindy","given":"Inne","non-dropping-particle":"","parse-names":false,"suffix":""},{"dropping-particle":"","family":"Salim","given":"Ubud","non-dropping-particle":"","parse-names":false,"suffix":""},{"dropping-particle":"","family":"Ratnawati","given":"Kusuma","non-dropping-particle":"","parse-names":false,"suffix":""}],"container-title":"International Journal of Business, Economics and Law","id":"ITEM-2","issue":"4","issued":{"date-parts":[["2021"]]},"page":"15-22","title":"The effect of profitability, firm size, liquidity, sales growth on firm value mediated capital structure","type":"article-journal","volume":"24"},"uris":["http://www.mendeley.com/documents/?uuid=855539f6-540e-4134-8f28-e8da8a548de0"]},{"id":"ITEM-3","itemData":{"DOI":"10.33096/atestasi.v4i2.835","ISSN":"2621-1963","abstract":"The purpose of this study is to analyze and obtain empirical evidence of the effect of liquidity, profitability, firm size on firm value with capital structure as an intervening variable. The population in this study were manufacturing companies in the primary industry and chemical subsectors listed on the Indonesia Stock Exchange for 2014-2019, with a sample size of 19 companies and using the purposive sampling method. Furthermore, the data were collected quantitatively using multiple regression using the SmartPLS v.3.2.8. This study indicates that liquidity, profitability, and firm size directly have a negative and significant effect on capital structure; liquidity directly has a negative and insignificant influence on firm value. Profitability and firm size directly have a positive and not significant impact on firm value. Capital structure has a negative and significant effect directly. And then, the capital structure can mediate the effect of liquidity, profitability, company size on company value.","author":[{"dropping-particle":"","family":"Nurwulandari","given":"Andini","non-dropping-particle":"","parse-names":false,"suffix":""}],"container-title":"ATESTASI : Jurnal Ilmiah Akuntansi","id":"ITEM-3","issue":"2","issued":{"date-parts":[["2021"]]},"page":"257-271","title":"Effect of Liquidity, Profitability, Firm Size on Firm Value with Capital Structure as Intervening Variable","type":"article-journal","volume":"4"},"uris":["http://www.mendeley.com/documents/?uuid=784a6c3a-c707-4218-b469-a48eafefc4ae"]}],"mendeley":{"formattedCitation":"(Afinindy et al., 2021; Nurwulandari, 2021; Wahyudi &amp; Pawestri, 2021)","plainTextFormattedCitation":"(Afinindy et al., 2021; Nurwulandari, 2021; Wahyudi &amp; Pawestri, 2021)","previouslyFormattedCitation":"(Afinindy et al., 2021; Nurwulandari, 2021; Wahyudi &amp; Pawestri, 2021)"},"properties":{"noteIndex":0},"schema":"https://github.com/citation-style-language/schema/raw/master/csl-citation.json"}</w:instrText>
      </w:r>
      <w:r w:rsidRPr="006265C7">
        <w:rPr>
          <w:sz w:val="24"/>
          <w:szCs w:val="24"/>
        </w:rPr>
        <w:fldChar w:fldCharType="separate"/>
      </w:r>
      <w:r w:rsidRPr="006265C7">
        <w:rPr>
          <w:noProof/>
          <w:sz w:val="24"/>
          <w:szCs w:val="24"/>
        </w:rPr>
        <w:t xml:space="preserve">(Afinindy </w:t>
      </w:r>
      <w:r w:rsidRPr="006265C7">
        <w:rPr>
          <w:i/>
          <w:iCs/>
          <w:noProof/>
          <w:sz w:val="24"/>
          <w:szCs w:val="24"/>
        </w:rPr>
        <w:t>et al</w:t>
      </w:r>
      <w:r w:rsidRPr="006265C7">
        <w:rPr>
          <w:noProof/>
          <w:sz w:val="24"/>
          <w:szCs w:val="24"/>
        </w:rPr>
        <w:t>., 2021; Nurwulandari, 2021; Wahyudi &amp; Pawestri, 2021)</w:t>
      </w:r>
      <w:r w:rsidRPr="006265C7">
        <w:rPr>
          <w:sz w:val="24"/>
          <w:szCs w:val="24"/>
        </w:rPr>
        <w:fldChar w:fldCharType="end"/>
      </w:r>
      <w:r w:rsidRPr="006265C7">
        <w:rPr>
          <w:sz w:val="24"/>
          <w:szCs w:val="24"/>
        </w:rPr>
        <w:t>.</w:t>
      </w:r>
    </w:p>
    <w:p w14:paraId="79CDAF08" w14:textId="77777777" w:rsidR="006265C7" w:rsidRPr="006265C7" w:rsidRDefault="006265C7" w:rsidP="006265C7">
      <w:pPr>
        <w:pStyle w:val="Heading3"/>
        <w:spacing w:before="0"/>
        <w:jc w:val="both"/>
        <w:rPr>
          <w:rStyle w:val="Strong"/>
          <w:rFonts w:cs="Times New Roman"/>
          <w:color w:val="auto"/>
        </w:rPr>
      </w:pPr>
      <w:bookmarkStart w:id="10" w:name="_Toc207410699"/>
      <w:r w:rsidRPr="006265C7">
        <w:rPr>
          <w:rStyle w:val="Strong"/>
          <w:rFonts w:cs="Times New Roman"/>
          <w:color w:val="auto"/>
        </w:rPr>
        <w:t>2.2. Hipotesis Penelitian</w:t>
      </w:r>
      <w:bookmarkEnd w:id="10"/>
    </w:p>
    <w:p w14:paraId="62C0AFF7" w14:textId="77777777" w:rsidR="006265C7" w:rsidRPr="006265C7" w:rsidRDefault="006265C7" w:rsidP="006265C7">
      <w:pPr>
        <w:pStyle w:val="NormalWeb"/>
        <w:spacing w:before="0" w:beforeAutospacing="0" w:after="0" w:afterAutospacing="0"/>
        <w:ind w:firstLine="630"/>
        <w:jc w:val="both"/>
      </w:pPr>
      <w:proofErr w:type="spellStart"/>
      <w:r w:rsidRPr="006265C7">
        <w:t>Hipotesis</w:t>
      </w:r>
      <w:proofErr w:type="spellEnd"/>
      <w:r w:rsidRPr="006265C7">
        <w:t xml:space="preserve"> </w:t>
      </w:r>
      <w:proofErr w:type="spellStart"/>
      <w:r w:rsidRPr="006265C7">
        <w:t>penelitian</w:t>
      </w:r>
      <w:proofErr w:type="spellEnd"/>
      <w:r w:rsidRPr="006265C7">
        <w:t xml:space="preserve"> </w:t>
      </w:r>
      <w:proofErr w:type="spellStart"/>
      <w:r w:rsidRPr="006265C7">
        <w:t>berdasarkan</w:t>
      </w:r>
      <w:proofErr w:type="spellEnd"/>
      <w:r w:rsidRPr="006265C7">
        <w:t xml:space="preserve"> </w:t>
      </w:r>
      <w:proofErr w:type="spellStart"/>
      <w:r w:rsidRPr="006265C7">
        <w:t>uraian</w:t>
      </w:r>
      <w:proofErr w:type="spellEnd"/>
      <w:r w:rsidRPr="006265C7">
        <w:t xml:space="preserve"> </w:t>
      </w:r>
      <w:proofErr w:type="spellStart"/>
      <w:r w:rsidRPr="006265C7">
        <w:t>teoritis</w:t>
      </w:r>
      <w:proofErr w:type="spellEnd"/>
      <w:r w:rsidRPr="006265C7">
        <w:t xml:space="preserve"> dan </w:t>
      </w:r>
      <w:proofErr w:type="spellStart"/>
      <w:r w:rsidRPr="006265C7">
        <w:t>penelitian</w:t>
      </w:r>
      <w:proofErr w:type="spellEnd"/>
      <w:r w:rsidRPr="006265C7">
        <w:t xml:space="preserve"> </w:t>
      </w:r>
      <w:proofErr w:type="spellStart"/>
      <w:r w:rsidRPr="006265C7">
        <w:t>terdahulu</w:t>
      </w:r>
      <w:proofErr w:type="spellEnd"/>
      <w:r w:rsidRPr="006265C7">
        <w:t xml:space="preserve">, </w:t>
      </w:r>
      <w:proofErr w:type="spellStart"/>
      <w:r w:rsidRPr="006265C7">
        <w:t>hipotesis</w:t>
      </w:r>
      <w:proofErr w:type="spellEnd"/>
      <w:r w:rsidRPr="006265C7">
        <w:t xml:space="preserve"> </w:t>
      </w:r>
      <w:proofErr w:type="spellStart"/>
      <w:r w:rsidRPr="006265C7">
        <w:t>dalam</w:t>
      </w:r>
      <w:proofErr w:type="spellEnd"/>
      <w:r w:rsidRPr="006265C7">
        <w:t xml:space="preserve"> </w:t>
      </w:r>
      <w:proofErr w:type="spellStart"/>
      <w:r w:rsidRPr="006265C7">
        <w:t>penelitian</w:t>
      </w:r>
      <w:proofErr w:type="spellEnd"/>
      <w:r w:rsidRPr="006265C7">
        <w:t xml:space="preserve"> ini </w:t>
      </w:r>
      <w:proofErr w:type="spellStart"/>
      <w:r w:rsidRPr="006265C7">
        <w:t>dirumuskan</w:t>
      </w:r>
      <w:proofErr w:type="spellEnd"/>
      <w:r w:rsidRPr="006265C7">
        <w:t xml:space="preserve"> </w:t>
      </w:r>
      <w:proofErr w:type="spellStart"/>
      <w:r w:rsidRPr="006265C7">
        <w:t>sebagai</w:t>
      </w:r>
      <w:proofErr w:type="spellEnd"/>
      <w:r w:rsidRPr="006265C7">
        <w:t xml:space="preserve"> </w:t>
      </w:r>
      <w:proofErr w:type="spellStart"/>
      <w:r w:rsidRPr="006265C7">
        <w:t>berikut</w:t>
      </w:r>
      <w:proofErr w:type="spellEnd"/>
      <w:r w:rsidRPr="006265C7">
        <w:t xml:space="preserve">: </w:t>
      </w:r>
    </w:p>
    <w:p w14:paraId="152B881A" w14:textId="77777777" w:rsidR="006265C7" w:rsidRPr="006265C7" w:rsidRDefault="006265C7" w:rsidP="006265C7">
      <w:pPr>
        <w:pStyle w:val="Heading3"/>
        <w:spacing w:before="0"/>
        <w:jc w:val="both"/>
        <w:rPr>
          <w:rStyle w:val="Strong"/>
          <w:rFonts w:cs="Times New Roman"/>
          <w:color w:val="auto"/>
        </w:rPr>
      </w:pPr>
      <w:bookmarkStart w:id="11" w:name="_Toc207410700"/>
      <w:r w:rsidRPr="006265C7">
        <w:rPr>
          <w:rStyle w:val="Strong"/>
          <w:rFonts w:cs="Times New Roman"/>
          <w:color w:val="auto"/>
        </w:rPr>
        <w:t>2.2.1. Pengaruh Profitabilitas terhadap struktur modal</w:t>
      </w:r>
      <w:bookmarkEnd w:id="11"/>
      <w:r w:rsidRPr="006265C7">
        <w:rPr>
          <w:rStyle w:val="Strong"/>
          <w:rFonts w:cs="Times New Roman"/>
          <w:color w:val="auto"/>
        </w:rPr>
        <w:t xml:space="preserve"> </w:t>
      </w:r>
    </w:p>
    <w:p w14:paraId="4210FA1A" w14:textId="77777777" w:rsidR="006265C7" w:rsidRPr="006265C7" w:rsidRDefault="006265C7" w:rsidP="006265C7">
      <w:pPr>
        <w:pStyle w:val="NormalWeb"/>
        <w:spacing w:before="0" w:beforeAutospacing="0" w:after="0" w:afterAutospacing="0"/>
        <w:ind w:firstLine="630"/>
        <w:jc w:val="both"/>
      </w:pPr>
      <w:proofErr w:type="spellStart"/>
      <w:r w:rsidRPr="006265C7">
        <w:t>Profitabilitas</w:t>
      </w:r>
      <w:proofErr w:type="spellEnd"/>
      <w:r w:rsidRPr="006265C7">
        <w:t xml:space="preserve"> </w:t>
      </w:r>
      <w:proofErr w:type="spellStart"/>
      <w:r w:rsidRPr="006265C7">
        <w:t>merupakan</w:t>
      </w:r>
      <w:proofErr w:type="spellEnd"/>
      <w:r w:rsidRPr="006265C7">
        <w:t xml:space="preserve"> </w:t>
      </w:r>
      <w:proofErr w:type="spellStart"/>
      <w:r w:rsidRPr="006265C7">
        <w:t>indikator</w:t>
      </w:r>
      <w:proofErr w:type="spellEnd"/>
      <w:r w:rsidRPr="006265C7">
        <w:t xml:space="preserve"> </w:t>
      </w:r>
      <w:proofErr w:type="spellStart"/>
      <w:r w:rsidRPr="006265C7">
        <w:t>kinerja</w:t>
      </w:r>
      <w:proofErr w:type="spellEnd"/>
      <w:r w:rsidRPr="006265C7">
        <w:t xml:space="preserve"> </w:t>
      </w:r>
      <w:proofErr w:type="spellStart"/>
      <w:r w:rsidRPr="006265C7">
        <w:t>keuangan</w:t>
      </w:r>
      <w:proofErr w:type="spellEnd"/>
      <w:r w:rsidRPr="006265C7">
        <w:t xml:space="preserve"> yang </w:t>
      </w:r>
      <w:proofErr w:type="spellStart"/>
      <w:r w:rsidRPr="006265C7">
        <w:t>menunjukkan</w:t>
      </w:r>
      <w:proofErr w:type="spellEnd"/>
      <w:r w:rsidRPr="006265C7">
        <w:t xml:space="preserve"> </w:t>
      </w:r>
      <w:proofErr w:type="spellStart"/>
      <w:r w:rsidRPr="006265C7">
        <w:t>kemampuan</w:t>
      </w:r>
      <w:proofErr w:type="spellEnd"/>
      <w:r w:rsidRPr="006265C7">
        <w:t xml:space="preserve"> </w:t>
      </w:r>
      <w:proofErr w:type="spellStart"/>
      <w:r w:rsidRPr="006265C7">
        <w:t>perusahaan</w:t>
      </w:r>
      <w:proofErr w:type="spellEnd"/>
      <w:r w:rsidRPr="006265C7">
        <w:t xml:space="preserve"> </w:t>
      </w:r>
      <w:proofErr w:type="spellStart"/>
      <w:r w:rsidRPr="006265C7">
        <w:t>dalam</w:t>
      </w:r>
      <w:proofErr w:type="spellEnd"/>
      <w:r w:rsidRPr="006265C7">
        <w:t xml:space="preserve"> </w:t>
      </w:r>
      <w:proofErr w:type="spellStart"/>
      <w:r w:rsidRPr="006265C7">
        <w:t>menghasilkan</w:t>
      </w:r>
      <w:proofErr w:type="spellEnd"/>
      <w:r w:rsidRPr="006265C7">
        <w:t xml:space="preserve"> </w:t>
      </w:r>
      <w:proofErr w:type="spellStart"/>
      <w:r w:rsidRPr="006265C7">
        <w:t>laba</w:t>
      </w:r>
      <w:proofErr w:type="spellEnd"/>
      <w:r w:rsidRPr="006265C7">
        <w:t xml:space="preserve"> </w:t>
      </w:r>
      <w:proofErr w:type="spellStart"/>
      <w:r w:rsidRPr="006265C7">
        <w:t>dari</w:t>
      </w:r>
      <w:proofErr w:type="spellEnd"/>
      <w:r w:rsidRPr="006265C7">
        <w:t xml:space="preserve"> </w:t>
      </w:r>
      <w:proofErr w:type="spellStart"/>
      <w:r w:rsidRPr="006265C7">
        <w:t>aktivitas</w:t>
      </w:r>
      <w:proofErr w:type="spellEnd"/>
      <w:r w:rsidRPr="006265C7">
        <w:t xml:space="preserve"> </w:t>
      </w:r>
      <w:proofErr w:type="spellStart"/>
      <w:r w:rsidRPr="006265C7">
        <w:t>operasionalnya</w:t>
      </w:r>
      <w:proofErr w:type="spellEnd"/>
      <w:r w:rsidRPr="006265C7">
        <w:t xml:space="preserve">. Perusahaan </w:t>
      </w:r>
      <w:proofErr w:type="spellStart"/>
      <w:r w:rsidRPr="006265C7">
        <w:t>dengan</w:t>
      </w:r>
      <w:proofErr w:type="spellEnd"/>
      <w:r w:rsidRPr="006265C7">
        <w:t xml:space="preserve"> </w:t>
      </w:r>
      <w:proofErr w:type="spellStart"/>
      <w:r w:rsidRPr="006265C7">
        <w:t>tingkat</w:t>
      </w:r>
      <w:proofErr w:type="spellEnd"/>
      <w:r w:rsidRPr="006265C7">
        <w:t xml:space="preserve"> </w:t>
      </w:r>
      <w:proofErr w:type="spellStart"/>
      <w:r w:rsidRPr="006265C7">
        <w:t>profitabilitas</w:t>
      </w:r>
      <w:proofErr w:type="spellEnd"/>
      <w:r w:rsidRPr="006265C7">
        <w:t xml:space="preserve"> yang </w:t>
      </w:r>
      <w:proofErr w:type="spellStart"/>
      <w:r w:rsidRPr="006265C7">
        <w:t>tinggi</w:t>
      </w:r>
      <w:proofErr w:type="spellEnd"/>
      <w:r w:rsidRPr="006265C7">
        <w:t xml:space="preserve"> </w:t>
      </w:r>
      <w:proofErr w:type="spellStart"/>
      <w:r w:rsidRPr="006265C7">
        <w:t>cenderung</w:t>
      </w:r>
      <w:proofErr w:type="spellEnd"/>
      <w:r w:rsidRPr="006265C7">
        <w:t xml:space="preserve"> </w:t>
      </w:r>
      <w:proofErr w:type="spellStart"/>
      <w:r w:rsidRPr="006265C7">
        <w:t>memiliki</w:t>
      </w:r>
      <w:proofErr w:type="spellEnd"/>
      <w:r w:rsidRPr="006265C7">
        <w:t xml:space="preserve"> </w:t>
      </w:r>
      <w:proofErr w:type="spellStart"/>
      <w:r w:rsidRPr="006265C7">
        <w:t>sumber</w:t>
      </w:r>
      <w:proofErr w:type="spellEnd"/>
      <w:r w:rsidRPr="006265C7">
        <w:t xml:space="preserve"> dana internal yang </w:t>
      </w:r>
      <w:proofErr w:type="spellStart"/>
      <w:r w:rsidRPr="006265C7">
        <w:t>cukup</w:t>
      </w:r>
      <w:proofErr w:type="spellEnd"/>
      <w:r w:rsidRPr="006265C7">
        <w:t xml:space="preserve"> </w:t>
      </w:r>
      <w:proofErr w:type="spellStart"/>
      <w:r w:rsidRPr="006265C7">
        <w:t>untuk</w:t>
      </w:r>
      <w:proofErr w:type="spellEnd"/>
      <w:r w:rsidRPr="006265C7">
        <w:t xml:space="preserve"> </w:t>
      </w:r>
      <w:proofErr w:type="spellStart"/>
      <w:r w:rsidRPr="006265C7">
        <w:t>membiayai</w:t>
      </w:r>
      <w:proofErr w:type="spellEnd"/>
      <w:r w:rsidRPr="006265C7">
        <w:t xml:space="preserve"> </w:t>
      </w:r>
      <w:proofErr w:type="spellStart"/>
      <w:r w:rsidRPr="006265C7">
        <w:t>operasional</w:t>
      </w:r>
      <w:proofErr w:type="spellEnd"/>
      <w:r w:rsidRPr="006265C7">
        <w:t xml:space="preserve"> dan </w:t>
      </w:r>
      <w:proofErr w:type="spellStart"/>
      <w:r w:rsidRPr="006265C7">
        <w:t>investasi</w:t>
      </w:r>
      <w:proofErr w:type="spellEnd"/>
      <w:r w:rsidRPr="006265C7">
        <w:t xml:space="preserve">, </w:t>
      </w:r>
      <w:proofErr w:type="spellStart"/>
      <w:r w:rsidRPr="006265C7">
        <w:t>sehingga</w:t>
      </w:r>
      <w:proofErr w:type="spellEnd"/>
      <w:r w:rsidRPr="006265C7">
        <w:t xml:space="preserve"> </w:t>
      </w:r>
      <w:proofErr w:type="spellStart"/>
      <w:r w:rsidRPr="006265C7">
        <w:t>dapat</w:t>
      </w:r>
      <w:proofErr w:type="spellEnd"/>
      <w:r w:rsidRPr="006265C7">
        <w:t xml:space="preserve"> </w:t>
      </w:r>
      <w:proofErr w:type="spellStart"/>
      <w:r w:rsidRPr="006265C7">
        <w:t>mengurangi</w:t>
      </w:r>
      <w:proofErr w:type="spellEnd"/>
      <w:r w:rsidRPr="006265C7">
        <w:t xml:space="preserve"> </w:t>
      </w:r>
      <w:proofErr w:type="spellStart"/>
      <w:r w:rsidRPr="006265C7">
        <w:t>ketergantungan</w:t>
      </w:r>
      <w:proofErr w:type="spellEnd"/>
      <w:r w:rsidRPr="006265C7">
        <w:t xml:space="preserve"> pada </w:t>
      </w:r>
      <w:proofErr w:type="spellStart"/>
      <w:r w:rsidRPr="006265C7">
        <w:t>pembiayaan</w:t>
      </w:r>
      <w:proofErr w:type="spellEnd"/>
      <w:r w:rsidRPr="006265C7">
        <w:t xml:space="preserve"> </w:t>
      </w:r>
      <w:proofErr w:type="spellStart"/>
      <w:r w:rsidRPr="006265C7">
        <w:t>eksternal</w:t>
      </w:r>
      <w:proofErr w:type="spellEnd"/>
      <w:r w:rsidRPr="006265C7">
        <w:t xml:space="preserve"> </w:t>
      </w:r>
      <w:proofErr w:type="spellStart"/>
      <w:r w:rsidRPr="006265C7">
        <w:t>seperti</w:t>
      </w:r>
      <w:proofErr w:type="spellEnd"/>
      <w:r w:rsidRPr="006265C7">
        <w:t xml:space="preserve"> utang. Hal ini </w:t>
      </w:r>
      <w:proofErr w:type="spellStart"/>
      <w:r w:rsidRPr="006265C7">
        <w:t>sejalan</w:t>
      </w:r>
      <w:proofErr w:type="spellEnd"/>
      <w:r w:rsidRPr="006265C7">
        <w:t xml:space="preserve"> </w:t>
      </w:r>
      <w:proofErr w:type="spellStart"/>
      <w:r w:rsidRPr="006265C7">
        <w:t>dengan</w:t>
      </w:r>
      <w:proofErr w:type="spellEnd"/>
      <w:r w:rsidRPr="006265C7">
        <w:t xml:space="preserve"> </w:t>
      </w:r>
      <w:proofErr w:type="spellStart"/>
      <w:r w:rsidRPr="006265C7">
        <w:t>teori</w:t>
      </w:r>
      <w:proofErr w:type="spellEnd"/>
      <w:r w:rsidRPr="006265C7">
        <w:t xml:space="preserve"> </w:t>
      </w:r>
      <w:r w:rsidRPr="006265C7">
        <w:rPr>
          <w:i/>
          <w:iCs/>
        </w:rPr>
        <w:t>pecking order</w:t>
      </w:r>
      <w:r w:rsidRPr="006265C7">
        <w:t xml:space="preserve"> yang </w:t>
      </w:r>
      <w:proofErr w:type="spellStart"/>
      <w:r w:rsidRPr="006265C7">
        <w:t>menyatakan</w:t>
      </w:r>
      <w:proofErr w:type="spellEnd"/>
      <w:r w:rsidRPr="006265C7">
        <w:t xml:space="preserve"> </w:t>
      </w:r>
      <w:proofErr w:type="spellStart"/>
      <w:r w:rsidRPr="006265C7">
        <w:t>bahwa</w:t>
      </w:r>
      <w:proofErr w:type="spellEnd"/>
      <w:r w:rsidRPr="006265C7">
        <w:t xml:space="preserve"> </w:t>
      </w:r>
      <w:proofErr w:type="spellStart"/>
      <w:r w:rsidRPr="006265C7">
        <w:t>perusahaan</w:t>
      </w:r>
      <w:proofErr w:type="spellEnd"/>
      <w:r w:rsidRPr="006265C7">
        <w:t xml:space="preserve"> </w:t>
      </w:r>
      <w:proofErr w:type="spellStart"/>
      <w:r w:rsidRPr="006265C7">
        <w:t>lebih</w:t>
      </w:r>
      <w:proofErr w:type="spellEnd"/>
      <w:r w:rsidRPr="006265C7">
        <w:t xml:space="preserve"> </w:t>
      </w:r>
      <w:proofErr w:type="spellStart"/>
      <w:r w:rsidRPr="006265C7">
        <w:t>memilih</w:t>
      </w:r>
      <w:proofErr w:type="spellEnd"/>
      <w:r w:rsidRPr="006265C7">
        <w:t xml:space="preserve"> </w:t>
      </w:r>
      <w:proofErr w:type="spellStart"/>
      <w:r w:rsidRPr="006265C7">
        <w:t>pendanaan</w:t>
      </w:r>
      <w:proofErr w:type="spellEnd"/>
      <w:r w:rsidRPr="006265C7">
        <w:t xml:space="preserve"> </w:t>
      </w:r>
      <w:proofErr w:type="spellStart"/>
      <w:r w:rsidRPr="006265C7">
        <w:t>dari</w:t>
      </w:r>
      <w:proofErr w:type="spellEnd"/>
      <w:r w:rsidRPr="006265C7">
        <w:t xml:space="preserve"> </w:t>
      </w:r>
      <w:proofErr w:type="spellStart"/>
      <w:r w:rsidRPr="006265C7">
        <w:t>sumber</w:t>
      </w:r>
      <w:proofErr w:type="spellEnd"/>
      <w:r w:rsidRPr="006265C7">
        <w:t xml:space="preserve"> internal </w:t>
      </w:r>
      <w:proofErr w:type="spellStart"/>
      <w:r w:rsidRPr="006265C7">
        <w:t>sebelum</w:t>
      </w:r>
      <w:proofErr w:type="spellEnd"/>
      <w:r w:rsidRPr="006265C7">
        <w:t xml:space="preserve"> </w:t>
      </w:r>
      <w:proofErr w:type="spellStart"/>
      <w:r w:rsidRPr="006265C7">
        <w:t>mencari</w:t>
      </w:r>
      <w:proofErr w:type="spellEnd"/>
      <w:r w:rsidRPr="006265C7">
        <w:t xml:space="preserve"> </w:t>
      </w:r>
      <w:proofErr w:type="spellStart"/>
      <w:r w:rsidRPr="006265C7">
        <w:t>sumber</w:t>
      </w:r>
      <w:proofErr w:type="spellEnd"/>
      <w:r w:rsidRPr="006265C7">
        <w:t xml:space="preserve"> </w:t>
      </w:r>
      <w:proofErr w:type="spellStart"/>
      <w:r w:rsidRPr="006265C7">
        <w:t>eksternal</w:t>
      </w:r>
      <w:proofErr w:type="spellEnd"/>
      <w:r w:rsidRPr="006265C7">
        <w:t xml:space="preserve"> </w:t>
      </w:r>
      <w:r w:rsidRPr="006265C7">
        <w:fldChar w:fldCharType="begin" w:fldLock="1"/>
      </w:r>
      <w:r w:rsidRPr="006265C7">
        <w:instrText>ADDIN CSL_CITATION {"citationItems":[{"id":"ITEM-1","itemData":{"author":[{"dropping-particle":"","family":"Adji","given":"N K","non-dropping-particle":"","parse-names":false,"suffix":""},{"dropping-particle":"","family":"Kelen","given":"L H S","non-dropping-particle":"","parse-names":false,"suffix":""}],"container-title":"BULLET: Jurnal Multidisiplin Ilmu","id":"ITEM-1","issue":"06","issued":{"date-parts":[["2022"]]},"page":"1026-1033","title":"Pengaruh Profitabilitas Terhadap Struktur Modal Selama Pandemi Covid-19: Studi pada Industri Barang Konsumen Primer di Bursa Efek Indonesia","type":"article-journal","volume":"1"},"uris":["http://www.mendeley.com/documents/?uuid=d5e926c8-7a03-4173-8e5b-d2196d4b2b9e"]}],"mendeley":{"formattedCitation":"(Adji &amp; Kelen, 2022)","plainTextFormattedCitation":"(Adji &amp; Kelen, 2022)","previouslyFormattedCitation":"(Adji &amp; Kelen, 2022)"},"properties":{"noteIndex":0},"schema":"https://github.com/citation-style-language/schema/raw/master/csl-citation.json"}</w:instrText>
      </w:r>
      <w:r w:rsidRPr="006265C7">
        <w:fldChar w:fldCharType="separate"/>
      </w:r>
      <w:r w:rsidRPr="006265C7">
        <w:rPr>
          <w:noProof/>
        </w:rPr>
        <w:t>(Adji &amp; Kelen, 2022)</w:t>
      </w:r>
      <w:r w:rsidRPr="006265C7">
        <w:fldChar w:fldCharType="end"/>
      </w:r>
      <w:r w:rsidRPr="006265C7">
        <w:t xml:space="preserve">. </w:t>
      </w:r>
      <w:proofErr w:type="spellStart"/>
      <w:r w:rsidRPr="006265C7">
        <w:t>Beberapa</w:t>
      </w:r>
      <w:proofErr w:type="spellEnd"/>
      <w:r w:rsidRPr="006265C7">
        <w:t xml:space="preserve"> </w:t>
      </w:r>
      <w:proofErr w:type="spellStart"/>
      <w:r w:rsidRPr="006265C7">
        <w:t>penelitian</w:t>
      </w:r>
      <w:proofErr w:type="spellEnd"/>
      <w:r w:rsidRPr="006265C7">
        <w:t xml:space="preserve"> </w:t>
      </w:r>
      <w:proofErr w:type="spellStart"/>
      <w:r w:rsidRPr="006265C7">
        <w:t>empiris</w:t>
      </w:r>
      <w:proofErr w:type="spellEnd"/>
      <w:r w:rsidRPr="006265C7">
        <w:t xml:space="preserve"> </w:t>
      </w:r>
      <w:proofErr w:type="spellStart"/>
      <w:r w:rsidRPr="006265C7">
        <w:t>mendukung</w:t>
      </w:r>
      <w:proofErr w:type="spellEnd"/>
      <w:r w:rsidRPr="006265C7">
        <w:t xml:space="preserve"> </w:t>
      </w:r>
      <w:proofErr w:type="spellStart"/>
      <w:r w:rsidRPr="006265C7">
        <w:t>hubungan</w:t>
      </w:r>
      <w:proofErr w:type="spellEnd"/>
      <w:r w:rsidRPr="006265C7">
        <w:t xml:space="preserve"> </w:t>
      </w:r>
      <w:proofErr w:type="spellStart"/>
      <w:r w:rsidRPr="006265C7">
        <w:t>negatif</w:t>
      </w:r>
      <w:proofErr w:type="spellEnd"/>
      <w:r w:rsidRPr="006265C7">
        <w:t xml:space="preserve"> </w:t>
      </w:r>
      <w:proofErr w:type="spellStart"/>
      <w:r w:rsidRPr="006265C7">
        <w:t>antara</w:t>
      </w:r>
      <w:proofErr w:type="spellEnd"/>
      <w:r w:rsidRPr="006265C7">
        <w:t xml:space="preserve"> </w:t>
      </w:r>
      <w:proofErr w:type="spellStart"/>
      <w:r w:rsidRPr="006265C7">
        <w:t>profitabilitas</w:t>
      </w:r>
      <w:proofErr w:type="spellEnd"/>
      <w:r w:rsidRPr="006265C7">
        <w:t xml:space="preserve"> dan </w:t>
      </w:r>
      <w:proofErr w:type="spellStart"/>
      <w:r w:rsidRPr="006265C7">
        <w:t>struktur</w:t>
      </w:r>
      <w:proofErr w:type="spellEnd"/>
      <w:r w:rsidRPr="006265C7">
        <w:t xml:space="preserve"> modal. Adji dan Kelen (2022) </w:t>
      </w:r>
      <w:proofErr w:type="spellStart"/>
      <w:r w:rsidRPr="006265C7">
        <w:t>dalam</w:t>
      </w:r>
      <w:proofErr w:type="spellEnd"/>
      <w:r w:rsidRPr="006265C7">
        <w:t xml:space="preserve"> </w:t>
      </w:r>
      <w:proofErr w:type="spellStart"/>
      <w:r w:rsidRPr="006265C7">
        <w:t>studi</w:t>
      </w:r>
      <w:proofErr w:type="spellEnd"/>
      <w:r w:rsidRPr="006265C7">
        <w:t xml:space="preserve"> </w:t>
      </w:r>
      <w:proofErr w:type="spellStart"/>
      <w:r w:rsidRPr="006265C7">
        <w:t>mereka</w:t>
      </w:r>
      <w:proofErr w:type="spellEnd"/>
      <w:r w:rsidRPr="006265C7">
        <w:t xml:space="preserve"> pada </w:t>
      </w:r>
      <w:proofErr w:type="spellStart"/>
      <w:r w:rsidRPr="006265C7">
        <w:t>industri</w:t>
      </w:r>
      <w:proofErr w:type="spellEnd"/>
      <w:r w:rsidRPr="006265C7">
        <w:t xml:space="preserve"> </w:t>
      </w:r>
      <w:proofErr w:type="spellStart"/>
      <w:r w:rsidRPr="006265C7">
        <w:t>barang</w:t>
      </w:r>
      <w:proofErr w:type="spellEnd"/>
      <w:r w:rsidRPr="006265C7">
        <w:t xml:space="preserve"> </w:t>
      </w:r>
      <w:proofErr w:type="spellStart"/>
      <w:r w:rsidRPr="006265C7">
        <w:t>konsumsi</w:t>
      </w:r>
      <w:proofErr w:type="spellEnd"/>
      <w:r w:rsidRPr="006265C7">
        <w:t xml:space="preserve"> primer di Bursa </w:t>
      </w:r>
      <w:proofErr w:type="spellStart"/>
      <w:r w:rsidRPr="006265C7">
        <w:t>Efek</w:t>
      </w:r>
      <w:proofErr w:type="spellEnd"/>
      <w:r w:rsidRPr="006265C7">
        <w:t xml:space="preserve"> Indonesia </w:t>
      </w:r>
      <w:proofErr w:type="spellStart"/>
      <w:r w:rsidRPr="006265C7">
        <w:t>selama</w:t>
      </w:r>
      <w:proofErr w:type="spellEnd"/>
      <w:r w:rsidRPr="006265C7">
        <w:t xml:space="preserve"> </w:t>
      </w:r>
      <w:proofErr w:type="spellStart"/>
      <w:r w:rsidRPr="006265C7">
        <w:t>pandemi</w:t>
      </w:r>
      <w:proofErr w:type="spellEnd"/>
      <w:r w:rsidRPr="006265C7">
        <w:t xml:space="preserve"> COVID-19 </w:t>
      </w:r>
      <w:proofErr w:type="spellStart"/>
      <w:r w:rsidRPr="006265C7">
        <w:t>menemukan</w:t>
      </w:r>
      <w:proofErr w:type="spellEnd"/>
      <w:r w:rsidRPr="006265C7">
        <w:t xml:space="preserve"> </w:t>
      </w:r>
      <w:proofErr w:type="spellStart"/>
      <w:r w:rsidRPr="006265C7">
        <w:t>bahwa</w:t>
      </w:r>
      <w:proofErr w:type="spellEnd"/>
      <w:r w:rsidRPr="006265C7">
        <w:t xml:space="preserve"> </w:t>
      </w:r>
      <w:proofErr w:type="spellStart"/>
      <w:r w:rsidRPr="006265C7">
        <w:t>profitabilitas</w:t>
      </w:r>
      <w:proofErr w:type="spellEnd"/>
      <w:r w:rsidRPr="006265C7">
        <w:t xml:space="preserve"> </w:t>
      </w:r>
      <w:proofErr w:type="spellStart"/>
      <w:r w:rsidRPr="006265C7">
        <w:t>berpengaruh</w:t>
      </w:r>
      <w:proofErr w:type="spellEnd"/>
      <w:r w:rsidRPr="006265C7">
        <w:t xml:space="preserve"> </w:t>
      </w:r>
      <w:proofErr w:type="spellStart"/>
      <w:r w:rsidRPr="006265C7">
        <w:t>negatif</w:t>
      </w:r>
      <w:proofErr w:type="spellEnd"/>
      <w:r w:rsidRPr="006265C7">
        <w:t xml:space="preserve"> </w:t>
      </w:r>
      <w:proofErr w:type="spellStart"/>
      <w:r w:rsidRPr="006265C7">
        <w:t>signifikan</w:t>
      </w:r>
      <w:proofErr w:type="spellEnd"/>
      <w:r w:rsidRPr="006265C7">
        <w:t xml:space="preserve"> </w:t>
      </w:r>
      <w:proofErr w:type="spellStart"/>
      <w:r w:rsidRPr="006265C7">
        <w:t>terhadap</w:t>
      </w:r>
      <w:proofErr w:type="spellEnd"/>
      <w:r w:rsidRPr="006265C7">
        <w:t xml:space="preserve"> </w:t>
      </w:r>
      <w:proofErr w:type="spellStart"/>
      <w:r w:rsidRPr="006265C7">
        <w:t>struktur</w:t>
      </w:r>
      <w:proofErr w:type="spellEnd"/>
      <w:r w:rsidRPr="006265C7">
        <w:t xml:space="preserve"> modal, </w:t>
      </w:r>
      <w:proofErr w:type="spellStart"/>
      <w:r w:rsidRPr="006265C7">
        <w:t>mendukung</w:t>
      </w:r>
      <w:proofErr w:type="spellEnd"/>
      <w:r w:rsidRPr="006265C7">
        <w:t xml:space="preserve"> </w:t>
      </w:r>
      <w:proofErr w:type="spellStart"/>
      <w:r w:rsidRPr="006265C7">
        <w:t>teori</w:t>
      </w:r>
      <w:proofErr w:type="spellEnd"/>
      <w:r w:rsidRPr="006265C7">
        <w:t xml:space="preserve"> </w:t>
      </w:r>
      <w:r w:rsidRPr="006265C7">
        <w:rPr>
          <w:i/>
          <w:iCs/>
        </w:rPr>
        <w:t xml:space="preserve">pecking order. </w:t>
      </w:r>
      <w:proofErr w:type="spellStart"/>
      <w:r w:rsidRPr="006265C7">
        <w:t>Penelitian</w:t>
      </w:r>
      <w:proofErr w:type="spellEnd"/>
      <w:r w:rsidRPr="006265C7">
        <w:t xml:space="preserve"> Mas dan </w:t>
      </w:r>
      <w:proofErr w:type="spellStart"/>
      <w:r w:rsidRPr="006265C7">
        <w:t>Werastuti</w:t>
      </w:r>
      <w:proofErr w:type="spellEnd"/>
      <w:r w:rsidRPr="006265C7">
        <w:t xml:space="preserve"> (2024) </w:t>
      </w:r>
      <w:proofErr w:type="spellStart"/>
      <w:r w:rsidRPr="006265C7">
        <w:t>mengidentifikasi</w:t>
      </w:r>
      <w:proofErr w:type="spellEnd"/>
      <w:r w:rsidRPr="006265C7">
        <w:t xml:space="preserve"> </w:t>
      </w:r>
      <w:proofErr w:type="spellStart"/>
      <w:r w:rsidRPr="006265C7">
        <w:t>bahwa</w:t>
      </w:r>
      <w:proofErr w:type="spellEnd"/>
      <w:r w:rsidRPr="006265C7">
        <w:t xml:space="preserve"> </w:t>
      </w:r>
      <w:proofErr w:type="spellStart"/>
      <w:r w:rsidRPr="006265C7">
        <w:t>profitabilitas</w:t>
      </w:r>
      <w:proofErr w:type="spellEnd"/>
      <w:r w:rsidRPr="006265C7">
        <w:t xml:space="preserve"> </w:t>
      </w:r>
      <w:proofErr w:type="spellStart"/>
      <w:r w:rsidRPr="006265C7">
        <w:t>memiliki</w:t>
      </w:r>
      <w:proofErr w:type="spellEnd"/>
      <w:r w:rsidRPr="006265C7">
        <w:t xml:space="preserve"> </w:t>
      </w:r>
      <w:proofErr w:type="spellStart"/>
      <w:r w:rsidRPr="006265C7">
        <w:t>pengaruh</w:t>
      </w:r>
      <w:proofErr w:type="spellEnd"/>
      <w:r w:rsidRPr="006265C7">
        <w:t xml:space="preserve"> </w:t>
      </w:r>
      <w:proofErr w:type="spellStart"/>
      <w:r w:rsidRPr="006265C7">
        <w:t>signifikan</w:t>
      </w:r>
      <w:proofErr w:type="spellEnd"/>
      <w:r w:rsidRPr="006265C7">
        <w:t xml:space="preserve"> </w:t>
      </w:r>
      <w:proofErr w:type="spellStart"/>
      <w:r w:rsidRPr="006265C7">
        <w:t>terhadap</w:t>
      </w:r>
      <w:proofErr w:type="spellEnd"/>
      <w:r w:rsidRPr="006265C7">
        <w:t xml:space="preserve"> </w:t>
      </w:r>
      <w:proofErr w:type="spellStart"/>
      <w:r w:rsidRPr="006265C7">
        <w:t>struktur</w:t>
      </w:r>
      <w:proofErr w:type="spellEnd"/>
      <w:r w:rsidRPr="006265C7">
        <w:t xml:space="preserve"> modal, </w:t>
      </w:r>
      <w:proofErr w:type="spellStart"/>
      <w:r w:rsidRPr="006265C7">
        <w:t>menunjukkan</w:t>
      </w:r>
      <w:proofErr w:type="spellEnd"/>
      <w:r w:rsidRPr="006265C7">
        <w:t xml:space="preserve"> </w:t>
      </w:r>
      <w:proofErr w:type="spellStart"/>
      <w:r w:rsidRPr="006265C7">
        <w:t>bahwa</w:t>
      </w:r>
      <w:proofErr w:type="spellEnd"/>
      <w:r w:rsidRPr="006265C7">
        <w:t xml:space="preserve"> </w:t>
      </w:r>
      <w:proofErr w:type="spellStart"/>
      <w:r w:rsidRPr="006265C7">
        <w:t>perusahaan</w:t>
      </w:r>
      <w:proofErr w:type="spellEnd"/>
      <w:r w:rsidRPr="006265C7">
        <w:t xml:space="preserve"> yang </w:t>
      </w:r>
      <w:proofErr w:type="spellStart"/>
      <w:r w:rsidRPr="006265C7">
        <w:t>lebih</w:t>
      </w:r>
      <w:proofErr w:type="spellEnd"/>
      <w:r w:rsidRPr="006265C7">
        <w:t xml:space="preserve"> </w:t>
      </w:r>
      <w:proofErr w:type="spellStart"/>
      <w:r w:rsidRPr="006265C7">
        <w:t>menguntungkan</w:t>
      </w:r>
      <w:proofErr w:type="spellEnd"/>
      <w:r w:rsidRPr="006265C7">
        <w:t xml:space="preserve"> </w:t>
      </w:r>
      <w:proofErr w:type="spellStart"/>
      <w:r w:rsidRPr="006265C7">
        <w:t>cenderung</w:t>
      </w:r>
      <w:proofErr w:type="spellEnd"/>
      <w:r w:rsidRPr="006265C7">
        <w:t xml:space="preserve"> </w:t>
      </w:r>
      <w:proofErr w:type="spellStart"/>
      <w:r w:rsidRPr="006265C7">
        <w:t>menggunakan</w:t>
      </w:r>
      <w:proofErr w:type="spellEnd"/>
      <w:r w:rsidRPr="006265C7">
        <w:t xml:space="preserve"> </w:t>
      </w:r>
      <w:proofErr w:type="spellStart"/>
      <w:r w:rsidRPr="006265C7">
        <w:t>lebih</w:t>
      </w:r>
      <w:proofErr w:type="spellEnd"/>
      <w:r w:rsidRPr="006265C7">
        <w:t xml:space="preserve"> </w:t>
      </w:r>
      <w:proofErr w:type="spellStart"/>
      <w:r w:rsidRPr="006265C7">
        <w:t>sedikit</w:t>
      </w:r>
      <w:proofErr w:type="spellEnd"/>
      <w:r w:rsidRPr="006265C7">
        <w:t xml:space="preserve"> utang </w:t>
      </w:r>
      <w:proofErr w:type="spellStart"/>
      <w:r w:rsidRPr="006265C7">
        <w:t>dalam</w:t>
      </w:r>
      <w:proofErr w:type="spellEnd"/>
      <w:r w:rsidRPr="006265C7">
        <w:t xml:space="preserve"> </w:t>
      </w:r>
      <w:proofErr w:type="spellStart"/>
      <w:r w:rsidRPr="006265C7">
        <w:t>struktur</w:t>
      </w:r>
      <w:proofErr w:type="spellEnd"/>
      <w:r w:rsidRPr="006265C7">
        <w:t xml:space="preserve"> </w:t>
      </w:r>
      <w:proofErr w:type="spellStart"/>
      <w:r w:rsidRPr="006265C7">
        <w:t>modalnya</w:t>
      </w:r>
      <w:proofErr w:type="spellEnd"/>
      <w:r w:rsidRPr="006265C7">
        <w:t xml:space="preserve"> </w:t>
      </w:r>
      <w:r w:rsidRPr="006265C7">
        <w:fldChar w:fldCharType="begin" w:fldLock="1"/>
      </w:r>
      <w:r w:rsidRPr="006265C7">
        <w:instrText>ADDIN CSL_CITATION {"citationItems":[{"id":"ITEM-1","itemData":{"author":[{"dropping-particle":"","family":"Mas","given":"I K P","non-dropping-particle":"","parse-names":false,"suffix":""},{"dropping-particle":"","family":"Werastuti","given":"D N S","non-dropping-particle":"","parse-names":false,"suffix":""}],"container-title":"Jurnal Akuntansi Profesi","id":"ITEM-1","issue":"03","issued":{"date-parts":[["2024"]]},"page":"583-594","title":"Pengaruh Profitabilitas, Tingkat Pertumbuhan, Likuiditas, dan Struktur Aktiva Terhadap Struktur Modal","type":"article-journal","volume":"15"},"uris":["http://www.mendeley.com/documents/?uuid=a8bf97a7-a8a7-44cd-ac18-4b9625b3ddb6"]}],"mendeley":{"formattedCitation":"(Mas &amp; Werastuti, 2024)","plainTextFormattedCitation":"(Mas &amp; Werastuti, 2024)","previouslyFormattedCitation":"(Mas &amp; Werastuti, 2024)"},"properties":{"noteIndex":0},"schema":"https://github.com/citation-style-language/schema/raw/master/csl-citation.json"}</w:instrText>
      </w:r>
      <w:r w:rsidRPr="006265C7">
        <w:fldChar w:fldCharType="separate"/>
      </w:r>
      <w:r w:rsidRPr="006265C7">
        <w:rPr>
          <w:noProof/>
        </w:rPr>
        <w:t>(Mas &amp; Werastuti, 2024)</w:t>
      </w:r>
      <w:r w:rsidRPr="006265C7">
        <w:fldChar w:fldCharType="end"/>
      </w:r>
      <w:r w:rsidRPr="006265C7">
        <w:t xml:space="preserve">.  </w:t>
      </w:r>
      <w:proofErr w:type="spellStart"/>
      <w:r w:rsidRPr="006265C7">
        <w:t>Berdasarkan</w:t>
      </w:r>
      <w:proofErr w:type="spellEnd"/>
      <w:r w:rsidRPr="006265C7">
        <w:t xml:space="preserve"> </w:t>
      </w:r>
      <w:proofErr w:type="spellStart"/>
      <w:r w:rsidRPr="006265C7">
        <w:t>logika</w:t>
      </w:r>
      <w:proofErr w:type="spellEnd"/>
      <w:r w:rsidRPr="006265C7">
        <w:t xml:space="preserve"> </w:t>
      </w:r>
      <w:proofErr w:type="spellStart"/>
      <w:r w:rsidRPr="006265C7">
        <w:t>berpikir</w:t>
      </w:r>
      <w:proofErr w:type="spellEnd"/>
      <w:r w:rsidRPr="006265C7">
        <w:t xml:space="preserve"> yang </w:t>
      </w:r>
      <w:proofErr w:type="spellStart"/>
      <w:r w:rsidRPr="006265C7">
        <w:t>telah</w:t>
      </w:r>
      <w:proofErr w:type="spellEnd"/>
      <w:r w:rsidRPr="006265C7">
        <w:t xml:space="preserve"> </w:t>
      </w:r>
      <w:proofErr w:type="spellStart"/>
      <w:r w:rsidRPr="006265C7">
        <w:t>dijabarkan</w:t>
      </w:r>
      <w:proofErr w:type="spellEnd"/>
      <w:r w:rsidRPr="006265C7">
        <w:t xml:space="preserve"> di </w:t>
      </w:r>
      <w:proofErr w:type="spellStart"/>
      <w:r w:rsidRPr="006265C7">
        <w:t>atas</w:t>
      </w:r>
      <w:proofErr w:type="spellEnd"/>
      <w:r w:rsidRPr="006265C7">
        <w:t xml:space="preserve">, </w:t>
      </w:r>
      <w:proofErr w:type="spellStart"/>
      <w:r w:rsidRPr="006265C7">
        <w:t>maka</w:t>
      </w:r>
      <w:proofErr w:type="spellEnd"/>
      <w:r w:rsidRPr="006265C7">
        <w:t xml:space="preserve"> </w:t>
      </w:r>
      <w:proofErr w:type="spellStart"/>
      <w:r w:rsidRPr="006265C7">
        <w:t>dapat</w:t>
      </w:r>
      <w:proofErr w:type="spellEnd"/>
      <w:r w:rsidRPr="006265C7">
        <w:t xml:space="preserve"> </w:t>
      </w:r>
      <w:proofErr w:type="spellStart"/>
      <w:r w:rsidRPr="006265C7">
        <w:t>diajukan</w:t>
      </w:r>
      <w:proofErr w:type="spellEnd"/>
      <w:r w:rsidRPr="006265C7">
        <w:t xml:space="preserve"> </w:t>
      </w:r>
      <w:proofErr w:type="spellStart"/>
      <w:r w:rsidRPr="006265C7">
        <w:t>pengembangan</w:t>
      </w:r>
      <w:proofErr w:type="spellEnd"/>
      <w:r w:rsidRPr="006265C7">
        <w:t xml:space="preserve"> </w:t>
      </w:r>
      <w:proofErr w:type="spellStart"/>
      <w:r w:rsidRPr="006265C7">
        <w:t>hipotesis</w:t>
      </w:r>
      <w:proofErr w:type="spellEnd"/>
      <w:r w:rsidRPr="006265C7">
        <w:t xml:space="preserve"> </w:t>
      </w:r>
      <w:proofErr w:type="spellStart"/>
      <w:r w:rsidRPr="006265C7">
        <w:t>sebagai</w:t>
      </w:r>
      <w:proofErr w:type="spellEnd"/>
      <w:r w:rsidRPr="006265C7">
        <w:t xml:space="preserve"> </w:t>
      </w:r>
      <w:proofErr w:type="spellStart"/>
      <w:r w:rsidRPr="006265C7">
        <w:t>berikut</w:t>
      </w:r>
      <w:proofErr w:type="spellEnd"/>
      <w:r w:rsidRPr="006265C7">
        <w:t>:</w:t>
      </w:r>
    </w:p>
    <w:p w14:paraId="20579B2D" w14:textId="77777777" w:rsidR="006265C7" w:rsidRPr="006265C7" w:rsidRDefault="006265C7" w:rsidP="006265C7">
      <w:pPr>
        <w:pStyle w:val="ListParagraph"/>
        <w:ind w:left="567" w:hanging="567"/>
        <w:jc w:val="both"/>
        <w:rPr>
          <w:rFonts w:eastAsia="NotoSans-Regular"/>
          <w:i/>
          <w:iCs/>
          <w:sz w:val="24"/>
          <w:szCs w:val="24"/>
        </w:rPr>
      </w:pPr>
      <w:r w:rsidRPr="006265C7">
        <w:rPr>
          <w:rFonts w:eastAsia="NotoSans-Regular"/>
          <w:sz w:val="24"/>
          <w:szCs w:val="24"/>
        </w:rPr>
        <w:t xml:space="preserve">H1: </w:t>
      </w:r>
      <w:r w:rsidRPr="006265C7">
        <w:rPr>
          <w:rFonts w:eastAsia="NotoSans-Regular"/>
          <w:sz w:val="24"/>
          <w:szCs w:val="24"/>
        </w:rPr>
        <w:tab/>
      </w:r>
      <w:r w:rsidRPr="006265C7">
        <w:rPr>
          <w:sz w:val="24"/>
          <w:szCs w:val="24"/>
        </w:rPr>
        <w:t xml:space="preserve">Profitabilitas </w:t>
      </w:r>
      <w:r w:rsidRPr="006265C7">
        <w:rPr>
          <w:rFonts w:eastAsia="NotoSans-Regular"/>
          <w:sz w:val="24"/>
          <w:szCs w:val="24"/>
        </w:rPr>
        <w:t xml:space="preserve">berpengaruh negatif </w:t>
      </w:r>
      <w:r w:rsidRPr="006265C7">
        <w:rPr>
          <w:sz w:val="24"/>
          <w:szCs w:val="24"/>
        </w:rPr>
        <w:t xml:space="preserve">terhadap struktur modal </w:t>
      </w:r>
    </w:p>
    <w:p w14:paraId="5BE8DE1E" w14:textId="77777777" w:rsidR="006265C7" w:rsidRPr="006265C7" w:rsidRDefault="006265C7" w:rsidP="006265C7">
      <w:pPr>
        <w:pStyle w:val="Heading3"/>
        <w:spacing w:before="0"/>
        <w:jc w:val="both"/>
        <w:rPr>
          <w:rStyle w:val="Strong"/>
          <w:rFonts w:cs="Times New Roman"/>
          <w:color w:val="auto"/>
        </w:rPr>
      </w:pPr>
      <w:bookmarkStart w:id="12" w:name="_Toc207410701"/>
      <w:r w:rsidRPr="006265C7">
        <w:rPr>
          <w:rStyle w:val="Strong"/>
          <w:rFonts w:cs="Times New Roman"/>
          <w:color w:val="auto"/>
        </w:rPr>
        <w:t>2.2.2. Pengaruh Likuiditas terhadap struktur modal</w:t>
      </w:r>
      <w:bookmarkEnd w:id="12"/>
      <w:r w:rsidRPr="006265C7">
        <w:rPr>
          <w:rStyle w:val="Strong"/>
          <w:rFonts w:cs="Times New Roman"/>
          <w:color w:val="auto"/>
        </w:rPr>
        <w:t xml:space="preserve"> </w:t>
      </w:r>
    </w:p>
    <w:p w14:paraId="0F9E1DC3" w14:textId="77777777" w:rsidR="006265C7" w:rsidRPr="006265C7" w:rsidRDefault="006265C7" w:rsidP="006265C7">
      <w:pPr>
        <w:pStyle w:val="ListParagraph"/>
        <w:ind w:left="0" w:firstLine="567"/>
        <w:jc w:val="both"/>
        <w:rPr>
          <w:sz w:val="24"/>
          <w:szCs w:val="24"/>
        </w:rPr>
      </w:pPr>
      <w:r w:rsidRPr="006265C7">
        <w:rPr>
          <w:sz w:val="24"/>
          <w:szCs w:val="24"/>
        </w:rPr>
        <w:t xml:space="preserve">Likuiditas menggambarkan kemampuan perusahaan untuk memenuhi kewajiban jangka pendeknya tanpa mengorbankan operasi bisnis. Perusahaan dengan tingkat likuiditas tinggi cenderung memiliki sumber daya internal yang cukup untuk memenuhi kebutuhan pendanaan, sehingga mengurangi ketergantungan pada utang eksternal. Hal ini sejalan dengan teori </w:t>
      </w:r>
      <w:r w:rsidRPr="006265C7">
        <w:rPr>
          <w:i/>
          <w:iCs/>
          <w:sz w:val="24"/>
          <w:szCs w:val="24"/>
        </w:rPr>
        <w:lastRenderedPageBreak/>
        <w:t>pecking order</w:t>
      </w:r>
      <w:r w:rsidRPr="006265C7">
        <w:rPr>
          <w:sz w:val="24"/>
          <w:szCs w:val="24"/>
        </w:rPr>
        <w:t xml:space="preserve">, yang menyatakan bahwa perusahaan lebih memilih pendanaan dari sumber internal sebelum mencari sumber eksternal. Beberapa penelitian empiris mendukung hubungan negatif antara likuiditas dan struktur modal. Misalnya, penelitian oleh </w:t>
      </w:r>
      <w:r w:rsidRPr="006265C7">
        <w:rPr>
          <w:sz w:val="24"/>
          <w:szCs w:val="24"/>
        </w:rPr>
        <w:fldChar w:fldCharType="begin" w:fldLock="1"/>
      </w:r>
      <w:r w:rsidRPr="006265C7">
        <w:rPr>
          <w:sz w:val="24"/>
          <w:szCs w:val="24"/>
        </w:rPr>
        <w:instrText>ADDIN CSL_CITATION {"citationItems":[{"id":"ITEM-1","itemData":{"author":[{"dropping-particle":"","family":"Muna","given":"M I","non-dropping-particle":"","parse-names":false,"suffix":""},{"dropping-particle":"","family":"Kartini","given":"","non-dropping-particle":"","parse-names":false,"suffix":""}],"container-title":"Selekta Manajemen: Jurnal Mahasiswa Bisnis &amp; Manajemen","id":"ITEM-1","issue":"2","issued":{"date-parts":[["2023"]]},"page":"200-215","title":"Pengaruh Likuiditas, Ukuran Perusahaan, Struktur Aktiva, dan Profitabilitas terhadap Struktur Modal pada Perusahaan Manufaktur yang Terdaftar di Bursa Efek Indonesia","type":"article-journal","volume":"2"},"uris":["http://www.mendeley.com/documents/?uuid=7d3fc661-2b15-4247-984b-8c5234e946ad"]}],"mendeley":{"formattedCitation":"(Muna &amp; Kartini, 2023)","manualFormatting":"Muna &amp; Kartini (2023)","plainTextFormattedCitation":"(Muna &amp; Kartini, 2023)","previouslyFormattedCitation":"(Muna &amp; Kartini, 2023)"},"properties":{"noteIndex":0},"schema":"https://github.com/citation-style-language/schema/raw/master/csl-citation.json"}</w:instrText>
      </w:r>
      <w:r w:rsidRPr="006265C7">
        <w:rPr>
          <w:sz w:val="24"/>
          <w:szCs w:val="24"/>
        </w:rPr>
        <w:fldChar w:fldCharType="separate"/>
      </w:r>
      <w:r w:rsidRPr="006265C7">
        <w:rPr>
          <w:noProof/>
          <w:sz w:val="24"/>
          <w:szCs w:val="24"/>
        </w:rPr>
        <w:t>Muna &amp; Kartini (2023)</w:t>
      </w:r>
      <w:r w:rsidRPr="006265C7">
        <w:rPr>
          <w:sz w:val="24"/>
          <w:szCs w:val="24"/>
        </w:rPr>
        <w:fldChar w:fldCharType="end"/>
      </w:r>
      <w:r w:rsidRPr="006265C7">
        <w:rPr>
          <w:sz w:val="24"/>
          <w:szCs w:val="24"/>
        </w:rPr>
        <w:t xml:space="preserve"> pada perusahaan manufaktur di Bursa Efek Indonesia menunjukkan bahwa likuiditas berpengaruh negatif signifikan terhadap struktur modal, yang berarti perusahaan dengan likuiditas tinggi cenderung menggunakan lebih sedikit utang dalam struktur modal. Demikian pula, penelitian oleh </w:t>
      </w:r>
      <w:r w:rsidRPr="006265C7">
        <w:rPr>
          <w:sz w:val="24"/>
          <w:szCs w:val="24"/>
        </w:rPr>
        <w:fldChar w:fldCharType="begin" w:fldLock="1"/>
      </w:r>
      <w:r w:rsidRPr="006265C7">
        <w:rPr>
          <w:sz w:val="24"/>
          <w:szCs w:val="24"/>
        </w:rPr>
        <w:instrText>ADDIN CSL_CITATION {"citationItems":[{"id":"ITEM-1","itemData":{"author":[{"dropping-particle":"","family":"Amir","given":"Y","non-dropping-particle":"","parse-names":false,"suffix":""}],"container-title":"INFA International Journal of The Newest Finance and Accounting","id":"ITEM-1","issue":"2","issued":{"date-parts":[["2023"]]},"page":"74-85","title":"The Effect of Profitability and Liquidity on Capital Structure in Manufacturing Sub-Sector Companies in 2019-2022","type":"article-journal","volume":"1"},"uris":["http://www.mendeley.com/documents/?uuid=8fe6dd67-bb70-42b1-97a0-54b9ce863f0e"]}],"mendeley":{"formattedCitation":"(Amir, 2023)","manualFormatting":"Amir (2023)","plainTextFormattedCitation":"(Amir, 2023)","previouslyFormattedCitation":"(Amir, 2023)"},"properties":{"noteIndex":0},"schema":"https://github.com/citation-style-language/schema/raw/master/csl-citation.json"}</w:instrText>
      </w:r>
      <w:r w:rsidRPr="006265C7">
        <w:rPr>
          <w:sz w:val="24"/>
          <w:szCs w:val="24"/>
        </w:rPr>
        <w:fldChar w:fldCharType="separate"/>
      </w:r>
      <w:r w:rsidRPr="006265C7">
        <w:rPr>
          <w:noProof/>
          <w:sz w:val="24"/>
          <w:szCs w:val="24"/>
        </w:rPr>
        <w:t>Amir (2023)</w:t>
      </w:r>
      <w:r w:rsidRPr="006265C7">
        <w:rPr>
          <w:sz w:val="24"/>
          <w:szCs w:val="24"/>
        </w:rPr>
        <w:fldChar w:fldCharType="end"/>
      </w:r>
      <w:r w:rsidRPr="006265C7">
        <w:rPr>
          <w:sz w:val="24"/>
          <w:szCs w:val="24"/>
        </w:rPr>
        <w:t xml:space="preserve"> pada sub-sektor manufaktur di Indonesia menemukan bahwa likuiditas memiliki pengaruh negatif signifikan terhadap struktur modal, menunjukkan bahwa perusahaan dengan likuiditas tinggi lebih memilih pendanaan internal daripada eksternal. Berdasarkan logika berpikir yang telah dijabarkan di atas, maka dapat diajukan pengembangan hipotesis sebagai berikut:</w:t>
      </w:r>
    </w:p>
    <w:p w14:paraId="3FE874CB" w14:textId="77777777" w:rsidR="006265C7" w:rsidRPr="006265C7" w:rsidRDefault="006265C7" w:rsidP="006265C7">
      <w:pPr>
        <w:pStyle w:val="ListParagraph"/>
        <w:ind w:left="567" w:hanging="567"/>
        <w:jc w:val="both"/>
        <w:rPr>
          <w:rFonts w:eastAsia="NotoSans-Regular"/>
          <w:i/>
          <w:iCs/>
          <w:sz w:val="24"/>
          <w:szCs w:val="24"/>
        </w:rPr>
      </w:pPr>
      <w:r w:rsidRPr="006265C7">
        <w:rPr>
          <w:rFonts w:eastAsia="NotoSans-Regular"/>
          <w:sz w:val="24"/>
          <w:szCs w:val="24"/>
        </w:rPr>
        <w:t xml:space="preserve">H2: </w:t>
      </w:r>
      <w:r w:rsidRPr="006265C7">
        <w:rPr>
          <w:rFonts w:eastAsia="NotoSans-Regular"/>
          <w:sz w:val="24"/>
          <w:szCs w:val="24"/>
        </w:rPr>
        <w:tab/>
      </w:r>
      <w:r w:rsidRPr="006265C7">
        <w:rPr>
          <w:sz w:val="24"/>
          <w:szCs w:val="24"/>
        </w:rPr>
        <w:t xml:space="preserve">Likuiditas </w:t>
      </w:r>
      <w:r w:rsidRPr="006265C7">
        <w:rPr>
          <w:rFonts w:eastAsia="NotoSans-Regular"/>
          <w:sz w:val="24"/>
          <w:szCs w:val="24"/>
        </w:rPr>
        <w:t xml:space="preserve">berpengaruh negatif </w:t>
      </w:r>
      <w:r w:rsidRPr="006265C7">
        <w:rPr>
          <w:sz w:val="24"/>
          <w:szCs w:val="24"/>
        </w:rPr>
        <w:t xml:space="preserve">terhadap struktur modal </w:t>
      </w:r>
    </w:p>
    <w:p w14:paraId="53D55701" w14:textId="77777777" w:rsidR="006265C7" w:rsidRPr="006265C7" w:rsidRDefault="006265C7" w:rsidP="006265C7">
      <w:pPr>
        <w:pStyle w:val="Heading3"/>
        <w:spacing w:before="0"/>
        <w:jc w:val="both"/>
        <w:rPr>
          <w:rStyle w:val="Strong"/>
          <w:rFonts w:cs="Times New Roman"/>
          <w:color w:val="auto"/>
        </w:rPr>
      </w:pPr>
      <w:bookmarkStart w:id="13" w:name="_Toc207410702"/>
      <w:r w:rsidRPr="006265C7">
        <w:rPr>
          <w:rStyle w:val="Strong"/>
          <w:rFonts w:cs="Times New Roman"/>
          <w:color w:val="auto"/>
        </w:rPr>
        <w:t>2.2.3. Pengaruh Ukuran perusahaan terhadap struktur modal</w:t>
      </w:r>
      <w:bookmarkEnd w:id="13"/>
      <w:r w:rsidRPr="006265C7">
        <w:rPr>
          <w:rStyle w:val="Strong"/>
          <w:rFonts w:cs="Times New Roman"/>
          <w:color w:val="auto"/>
        </w:rPr>
        <w:t xml:space="preserve"> </w:t>
      </w:r>
    </w:p>
    <w:p w14:paraId="3A77913D" w14:textId="77777777" w:rsidR="006265C7" w:rsidRPr="006265C7" w:rsidRDefault="006265C7" w:rsidP="006265C7">
      <w:pPr>
        <w:pStyle w:val="ListParagraph"/>
        <w:ind w:left="0" w:firstLine="567"/>
        <w:jc w:val="both"/>
        <w:rPr>
          <w:sz w:val="24"/>
          <w:szCs w:val="24"/>
        </w:rPr>
      </w:pPr>
      <w:r w:rsidRPr="006265C7">
        <w:rPr>
          <w:sz w:val="24"/>
          <w:szCs w:val="24"/>
        </w:rPr>
        <w:t xml:space="preserve">Ukuran perusahaan merupakan salah satu faktor penting yang memengaruhi struktur modal perusahaan. Perusahaan yang lebih besar cenderung memiliki akses yang lebih mudah dan beragam terhadap sumber pembiayaan, baik melalui ekuitas maupun utang, dibandingkan perusahaan yang lebih kecil . Selain itu, perusahaan besar biasanya memiliki reputasi yang lebih baik di mata kreditur dan investor sehingga dapat memperoleh dana dengan biaya yang lebih rendah. Ukuran perusahaan juga dapat memengaruhi risiko dan strategi pendanaan, di mana perusahaan besar mungkin lebih cenderung menggunakan utang dalam proporsi yang lebih tinggi untuk memanfaatkan efek leverage tanpa meningkatkan risiko kebangkrutan secara signifikan </w:t>
      </w:r>
      <w:r w:rsidRPr="006265C7">
        <w:rPr>
          <w:sz w:val="24"/>
          <w:szCs w:val="24"/>
        </w:rPr>
        <w:fldChar w:fldCharType="begin" w:fldLock="1"/>
      </w:r>
      <w:r w:rsidRPr="006265C7">
        <w:rPr>
          <w:sz w:val="24"/>
          <w:szCs w:val="24"/>
        </w:rPr>
        <w:instrText>ADDIN CSL_CITATION {"citationItems":[{"id":"ITEM-1","itemData":{"DOI":"10.52421/fintax.v1i1.130","ISSN":"2776-3145","abstract":"This research uses secondary data, namely the financial position report, and the financial ratios report obtained from the respective companies ' websites which are sampled in this study. The X variables examined in this study were the profitability, liquidity, and size of the company while the Y variable in this study was the capital structure. The data processing and analysis techniques used in this study are accounting analysis, classical assumption test (normality test, multicolinearity test, heteroskedasity test, autocorrelation test), double linear regression analysis, hypothesis test, and coefficient of determination analysis","author":[{"dropping-particle":"","family":"Darmawan","given":"Akhmad","non-dropping-particle":"","parse-names":false,"suffix":""},{"dropping-particle":"","family":"Sandra","given":"Raras Noor","non-dropping-particle":"","parse-names":false,"suffix":""},{"dropping-particle":"","family":"Bagis","given":"Fatmah","non-dropping-particle":"","parse-names":false,"suffix":""},{"dropping-particle":"","family":"Rahmawati","given":"Dwi Vina","non-dropping-particle":"","parse-names":false,"suffix":""}],"container-title":"Journal of Financial and Tax","id":"ITEM-1","issue":"1","issued":{"date-parts":[["2021"]]},"page":"33-46","title":"Pengaruh Profitabilitas, Likuiditas, Dan Ukuran Perusahaan Terhadap Struktur Modal","type":"article-journal","volume":"1"},"uris":["http://www.mendeley.com/documents/?uuid=ee482c03-f873-4312-a09a-d622158cce86"]}],"mendeley":{"formattedCitation":"(Darmawan et al., 2021)","plainTextFormattedCitation":"(Darmawan et al., 2021)","previouslyFormattedCitation":"(Darmawan et al., 2021)"},"properties":{"noteIndex":0},"schema":"https://github.com/citation-style-language/schema/raw/master/csl-citation.json"}</w:instrText>
      </w:r>
      <w:r w:rsidRPr="006265C7">
        <w:rPr>
          <w:sz w:val="24"/>
          <w:szCs w:val="24"/>
        </w:rPr>
        <w:fldChar w:fldCharType="separate"/>
      </w:r>
      <w:r w:rsidRPr="006265C7">
        <w:rPr>
          <w:noProof/>
          <w:sz w:val="24"/>
          <w:szCs w:val="24"/>
        </w:rPr>
        <w:t xml:space="preserve">(Darmawan </w:t>
      </w:r>
      <w:r w:rsidRPr="006265C7">
        <w:rPr>
          <w:i/>
          <w:iCs/>
          <w:noProof/>
          <w:sz w:val="24"/>
          <w:szCs w:val="24"/>
        </w:rPr>
        <w:t>et al</w:t>
      </w:r>
      <w:r w:rsidRPr="006265C7">
        <w:rPr>
          <w:noProof/>
          <w:sz w:val="24"/>
          <w:szCs w:val="24"/>
        </w:rPr>
        <w:t>., 2021)</w:t>
      </w:r>
      <w:r w:rsidRPr="006265C7">
        <w:rPr>
          <w:sz w:val="24"/>
          <w:szCs w:val="24"/>
        </w:rPr>
        <w:fldChar w:fldCharType="end"/>
      </w:r>
      <w:r w:rsidRPr="006265C7">
        <w:rPr>
          <w:sz w:val="24"/>
          <w:szCs w:val="24"/>
        </w:rPr>
        <w:t>. Oleh karena itu, hipotesis ketiga ini diajukan untuk menguji pengaruh ukuran perusahaan terhadap struktur modal. Berdasarkan logika berpikir yang telah dijabarkan di atas, maka dapat diajukan pengembangan hipotesis sebagai berikut:</w:t>
      </w:r>
    </w:p>
    <w:p w14:paraId="180B9CC4" w14:textId="77777777" w:rsidR="006265C7" w:rsidRPr="006265C7" w:rsidRDefault="006265C7" w:rsidP="006265C7">
      <w:pPr>
        <w:pStyle w:val="ListParagraph"/>
        <w:ind w:left="567" w:hanging="567"/>
        <w:jc w:val="both"/>
        <w:rPr>
          <w:rFonts w:eastAsia="NotoSans-Regular"/>
          <w:i/>
          <w:iCs/>
          <w:sz w:val="24"/>
          <w:szCs w:val="24"/>
        </w:rPr>
      </w:pPr>
      <w:r w:rsidRPr="006265C7">
        <w:rPr>
          <w:rFonts w:eastAsia="NotoSans-Regular"/>
          <w:sz w:val="24"/>
          <w:szCs w:val="24"/>
        </w:rPr>
        <w:t xml:space="preserve">H3: </w:t>
      </w:r>
      <w:r w:rsidRPr="006265C7">
        <w:rPr>
          <w:rFonts w:eastAsia="NotoSans-Regular"/>
          <w:sz w:val="24"/>
          <w:szCs w:val="24"/>
        </w:rPr>
        <w:tab/>
      </w:r>
      <w:r w:rsidRPr="006265C7">
        <w:rPr>
          <w:sz w:val="24"/>
          <w:szCs w:val="24"/>
        </w:rPr>
        <w:t xml:space="preserve">Ukuran perusahaan </w:t>
      </w:r>
      <w:r w:rsidRPr="006265C7">
        <w:rPr>
          <w:rFonts w:eastAsia="NotoSans-Regular"/>
          <w:sz w:val="24"/>
          <w:szCs w:val="24"/>
        </w:rPr>
        <w:t xml:space="preserve">berpengaruh positif </w:t>
      </w:r>
      <w:r w:rsidRPr="006265C7">
        <w:rPr>
          <w:sz w:val="24"/>
          <w:szCs w:val="24"/>
        </w:rPr>
        <w:t xml:space="preserve">terhadap struktur modal </w:t>
      </w:r>
    </w:p>
    <w:p w14:paraId="1089C93F" w14:textId="77777777" w:rsidR="006265C7" w:rsidRPr="006265C7" w:rsidRDefault="006265C7" w:rsidP="006265C7">
      <w:pPr>
        <w:pStyle w:val="Heading3"/>
        <w:spacing w:before="0"/>
        <w:jc w:val="both"/>
        <w:rPr>
          <w:rStyle w:val="Strong"/>
          <w:rFonts w:cs="Times New Roman"/>
          <w:color w:val="auto"/>
        </w:rPr>
      </w:pPr>
      <w:bookmarkStart w:id="14" w:name="_Toc207410703"/>
      <w:r w:rsidRPr="006265C7">
        <w:rPr>
          <w:rStyle w:val="Strong"/>
          <w:rFonts w:cs="Times New Roman"/>
          <w:color w:val="auto"/>
        </w:rPr>
        <w:t>2.2.4. Pengaruh Profitabilitas terhadap nilai perusahaan</w:t>
      </w:r>
      <w:bookmarkEnd w:id="14"/>
    </w:p>
    <w:p w14:paraId="10FA38A7" w14:textId="77777777" w:rsidR="006265C7" w:rsidRPr="006265C7" w:rsidRDefault="006265C7" w:rsidP="006265C7">
      <w:pPr>
        <w:pStyle w:val="ListParagraph"/>
        <w:ind w:left="0" w:firstLine="567"/>
        <w:jc w:val="both"/>
        <w:rPr>
          <w:sz w:val="24"/>
          <w:szCs w:val="24"/>
        </w:rPr>
      </w:pPr>
      <w:r w:rsidRPr="006265C7">
        <w:rPr>
          <w:sz w:val="24"/>
          <w:szCs w:val="24"/>
        </w:rPr>
        <w:t xml:space="preserve">Profitabilitas merupakan indikator utama yang mencerminkan kemampuan perusahaan dalam menghasilkan keuntungan dari operasionalnya. Perusahaan yang memiliki tingkat profitabilitas tinggi biasanya dianggap lebih efisien dalam mengelola sumber daya sehingga menarik minat investor, yang kemudian berdampak positif terhadap nilai perusahaan. Profitabilitas yang baik juga memberikan sinyal positif kepada pasar tentang kinerja keuangan perusahaan, sehingga harga saham dan nilai pasar perusahaan cenderung meningkat . Studi lain menunjukkan bahwa perusahaan dengan profitabilitas yang kuat memiliki kapasitas lebih besar untuk reinvestasi dan pengembangan usaha, sehingga meningkatkan persepsi nilai jangka panjang oleh para pemegang saham </w:t>
      </w:r>
      <w:r w:rsidRPr="006265C7">
        <w:rPr>
          <w:sz w:val="24"/>
          <w:szCs w:val="24"/>
        </w:rPr>
        <w:fldChar w:fldCharType="begin" w:fldLock="1"/>
      </w:r>
      <w:r w:rsidRPr="006265C7">
        <w:rPr>
          <w:sz w:val="24"/>
          <w:szCs w:val="24"/>
        </w:rPr>
        <w:instrText>ADDIN CSL_CITATION {"citationItems":[{"id":"ITEM-1","itemData":{"abstract":"This study aims to examine the effect of profitability, firm size, liquidity, and sales growth on firm value in food and beverage companies listed on the Indonesia Stock Exchange (IDX) for the 2013-2018 period, either directly or indirectly through the capital structure. This research is used with a quantitative approach. Sampling using purposive sampling method. Partial Least Square (PLS) is used for analysis and hypothesis testing, then several tests are also carried out for the capital structure variable as a mediating variable. The results showed that firm size and sales growth did not increase the capital structure and firm value. Profitability does not affect the capital structure, but it does affect firm value. Meanwhile, liquidity affects the capital structure, but not firm value. And capital structure affects firm value. The results of the mediation test show that the capital structure is only able to mediate the effect of liquidity on firm value. This explains that the implementation of good liquidity can improve the capital structure generated by the firm, so that the firm value also increases, which ultimately investors respond positively.","author":[{"dropping-particle":"","family":"Afinindy","given":"Inne","non-dropping-particle":"","parse-names":false,"suffix":""},{"dropping-particle":"","family":"Salim","given":"Ubud","non-dropping-particle":"","parse-names":false,"suffix":""},{"dropping-particle":"","family":"Ratnawati","given":"Kusuma","non-dropping-particle":"","parse-names":false,"suffix":""}],"container-title":"International Journal of Business, Economics and Law","id":"ITEM-1","issue":"4","issued":{"date-parts":[["2021"]]},"page":"15-22","title":"The effect of profitability, firm size, liquidity, sales growth on firm value mediated capital structure","type":"article-journal","volume":"24"},"uris":["http://www.mendeley.com/documents/?uuid=855539f6-540e-4134-8f28-e8da8a548de0"]},{"id":"ITEM-2","itemData":{"DOI":"10.26905/jkdp.v26i1.6882","ISSN":"1410-8089","abstract":"The research conducted here has two aims: firstly, it endeavors to examine the impacts of liquidity, Profitability, and activity ratio on capital structure as well as the firm value; and, secondly, it attempts to examine the role of capital structure as a mediator. We conduct the test with multiple regression and path analysis over 2020 – 2021 quarterly, with Eviews 8 software. Some companies in the technology sector are taken as samples. Besides, we also analyze financial statement data from Indonesia Stock Exchange. The result indicates Current Ratio, Return on Equity, Debt Equity Ratio significantly affect the Price Book Value, while Total Asset Turnover does not. The Current Ratio does not significantly affect the Debt Equity Ratio, while Total Asset Turnover and Return on Equity have significant negative effects. Path Analysis has confirmed that the Debt Equity Ratio cannot mediate the effect of the Current Ratio and Return on Equity on Price Book Value. However, it fully mediates the effect of Total Asset Turnover on Price Book Value. This finding of the present study supports the pecking order and static theory. The novelty of this research is that there is still little research on debt equity ratio as a mediator. There is no research especially on the technology sector, using those factors to determine the firm value. This research also uses the latest data of financial statements.","author":[{"dropping-particle":"","family":"Colline","given":"Fredella","non-dropping-particle":"","parse-names":false,"suffix":""}],"container-title":"Jurnal Keuangan dan Perbankan","id":"ITEM-2","issue":"1","issued":{"date-parts":[["2022"]]},"page":"75-90","title":"The Mediating Effect of Debt Equity Ratio on The Effect of Current Ratio, Return on Equity and Total Asset Turnover on Price to Book Value","type":"article-journal","volume":"26"},"uris":["http://www.mendeley.com/documents/?uuid=7a9ad05a-ddba-41af-b9aa-cbd5fd6f28a9"]},{"id":"ITEM-3","itemData":{"DOI":"10.12775/cjfa.2021.007","ISSN":"2300-1240","abstract":"The aim of this study is to acquire empirical proof on the impact of firm size, leverage, profitability, and dividend policy on the firm value of the consumer goods industry in the food &amp; beverage sub-sector listed on IDX in 2016-2019. Firm size is calculated by Ln of total sales, leverage is calculated by the Debt to Assets Ratio (DAR), profitability is calculated by Return On Equity (ROE), dividend policy is calculated by Dividend Payout Ratio (DPR), and firm value is calculated by Price to Book Value (PBV). The methodology used purposive sampling. The number of samples used in this research were 10 consumer goods industry companies in the food and beverage sub-sector listed on the IDX during 2016-2019. The data source of this research comes from the company’s yearly financial reports. This research uses a quantitative oncoming with multiple linear regression analysis methods. The resumes of this research found that firm size, leverage, profitability, and dividend policy simultaneously influence firm value; firm size has no impact on company value; leverage has a positive impact on company value; profitability has a positive impact on company value; and dividend policy has a positive impact on company value.","author":[{"dropping-particle":"","family":"Margono","given":"Ferdy Prasetya","non-dropping-particle":"","parse-names":false,"suffix":""},{"dropping-particle":"","family":"Gantino","given":"Rilla","non-dropping-particle":"","parse-names":false,"suffix":""}],"container-title":"Copernican Journal of Finance &amp; Accounting","id":"ITEM-3","issue":"2","issued":{"date-parts":[["2021"]]},"page":"45-61","title":"Influence of Firm Size, Leverage, Profitability, and Dividend Policy on Firm Value of Companies in Indonesia Stock Exchange","type":"article-journal","volume":"10"},"uris":["http://www.mendeley.com/documents/?uuid=aca6d73b-15ff-4b49-a4cd-952c16a4e165"]},{"id":"ITEM-4","itemData":{"DOI":"10.33096/atestasi.v4i2.835","ISSN":"2621-1963","abstract":"The purpose of this study is to analyze and obtain empirical evidence of the effect of liquidity, profitability, firm size on firm value with capital structure as an intervening variable. The population in this study were manufacturing companies in the primary industry and chemical subsectors listed on the Indonesia Stock Exchange for 2014-2019, with a sample size of 19 companies and using the purposive sampling method. Furthermore, the data were collected quantitatively using multiple regression using the SmartPLS v.3.2.8. This study indicates that liquidity, profitability, and firm size directly have a negative and significant effect on capital structure; liquidity directly has a negative and insignificant influence on firm value. Profitability and firm size directly have a positive and not significant impact on firm value. Capital structure has a negative and significant effect directly. And then, the capital structure can mediate the effect of liquidity, profitability, company size on company value.","author":[{"dropping-particle":"","family":"Nurwulandari","given":"Andini","non-dropping-particle":"","parse-names":false,"suffix":""}],"container-title":"ATESTASI : Jurnal Ilmiah Akuntansi","id":"ITEM-4","issue":"2","issued":{"date-parts":[["2021"]]},"page":"257-271","title":"Effect of Liquidity, Profitability, Firm Size on Firm Value with Capital Structure as Intervening Variable","type":"article-journal","volume":"4"},"uris":["http://www.mendeley.com/documents/?uuid=784a6c3a-c707-4218-b469-a48eafefc4ae"]}],"mendeley":{"formattedCitation":"(Afinindy et al., 2021; Colline, 2022; Margono &amp; Gantino, 2021; Nurwulandari, 2021)","plainTextFormattedCitation":"(Afinindy et al., 2021; Colline, 2022; Margono &amp; Gantino, 2021; Nurwulandari, 2021)","previouslyFormattedCitation":"(Afinindy et al., 2021; Colline, 2022; Margono &amp; Gantino, 2021; Nurwulandari, 2021)"},"properties":{"noteIndex":0},"schema":"https://github.com/citation-style-language/schema/raw/master/csl-citation.json"}</w:instrText>
      </w:r>
      <w:r w:rsidRPr="006265C7">
        <w:rPr>
          <w:sz w:val="24"/>
          <w:szCs w:val="24"/>
        </w:rPr>
        <w:fldChar w:fldCharType="separate"/>
      </w:r>
      <w:r w:rsidRPr="006265C7">
        <w:rPr>
          <w:noProof/>
          <w:sz w:val="24"/>
          <w:szCs w:val="24"/>
        </w:rPr>
        <w:t xml:space="preserve">(Afinindy </w:t>
      </w:r>
      <w:r w:rsidRPr="006265C7">
        <w:rPr>
          <w:i/>
          <w:iCs/>
          <w:noProof/>
          <w:sz w:val="24"/>
          <w:szCs w:val="24"/>
        </w:rPr>
        <w:t>et al</w:t>
      </w:r>
      <w:r w:rsidRPr="006265C7">
        <w:rPr>
          <w:noProof/>
          <w:sz w:val="24"/>
          <w:szCs w:val="24"/>
        </w:rPr>
        <w:t>., 2021; Colline, 2022; Margono &amp; Gantino, 2021; Nurwulandari, 2021)</w:t>
      </w:r>
      <w:r w:rsidRPr="006265C7">
        <w:rPr>
          <w:sz w:val="24"/>
          <w:szCs w:val="24"/>
        </w:rPr>
        <w:fldChar w:fldCharType="end"/>
      </w:r>
      <w:r w:rsidRPr="006265C7">
        <w:rPr>
          <w:sz w:val="24"/>
          <w:szCs w:val="24"/>
        </w:rPr>
        <w:t>. Oleh karena itu, hipotesis ini diajukan untuk menguji hubungan positif antara profitabilitas dan nilai perusahaan. Berdasarkan logika berpikir yang telah dijabarkan di atas, maka dapat diajukan pengembangan hipotesis sebagai berikut:</w:t>
      </w:r>
    </w:p>
    <w:p w14:paraId="6A5C0C12" w14:textId="77777777" w:rsidR="006265C7" w:rsidRPr="006265C7" w:rsidRDefault="006265C7" w:rsidP="006265C7">
      <w:pPr>
        <w:pStyle w:val="ListParagraph"/>
        <w:ind w:left="567" w:hanging="567"/>
        <w:jc w:val="both"/>
        <w:rPr>
          <w:sz w:val="24"/>
          <w:szCs w:val="24"/>
        </w:rPr>
      </w:pPr>
      <w:r w:rsidRPr="006265C7">
        <w:rPr>
          <w:rFonts w:eastAsia="NotoSans-Regular"/>
          <w:sz w:val="24"/>
          <w:szCs w:val="24"/>
        </w:rPr>
        <w:t xml:space="preserve">H4: </w:t>
      </w:r>
      <w:r w:rsidRPr="006265C7">
        <w:rPr>
          <w:rFonts w:eastAsia="NotoSans-Regular"/>
          <w:sz w:val="24"/>
          <w:szCs w:val="24"/>
        </w:rPr>
        <w:tab/>
        <w:t xml:space="preserve">Profitabilitas berpengaruh positif </w:t>
      </w:r>
      <w:r w:rsidRPr="006265C7">
        <w:rPr>
          <w:sz w:val="24"/>
          <w:szCs w:val="24"/>
        </w:rPr>
        <w:t xml:space="preserve">terhadap nilai perusahaan </w:t>
      </w:r>
    </w:p>
    <w:p w14:paraId="68481196" w14:textId="77777777" w:rsidR="006265C7" w:rsidRPr="006265C7" w:rsidRDefault="006265C7" w:rsidP="006265C7">
      <w:pPr>
        <w:pStyle w:val="Heading3"/>
        <w:spacing w:before="0"/>
        <w:jc w:val="both"/>
        <w:rPr>
          <w:rStyle w:val="Strong"/>
          <w:rFonts w:cs="Times New Roman"/>
          <w:color w:val="auto"/>
        </w:rPr>
      </w:pPr>
      <w:bookmarkStart w:id="15" w:name="_Toc207410704"/>
      <w:r w:rsidRPr="006265C7">
        <w:rPr>
          <w:rStyle w:val="Strong"/>
          <w:rFonts w:cs="Times New Roman"/>
          <w:color w:val="auto"/>
        </w:rPr>
        <w:t>2.2.5. Pengaruh Likuiditas terhadap nilai perusahaan</w:t>
      </w:r>
      <w:bookmarkEnd w:id="15"/>
    </w:p>
    <w:p w14:paraId="2FD79BC8" w14:textId="77777777" w:rsidR="006265C7" w:rsidRPr="006265C7" w:rsidRDefault="006265C7" w:rsidP="006265C7">
      <w:pPr>
        <w:pStyle w:val="ListParagraph"/>
        <w:ind w:left="0" w:firstLine="567"/>
        <w:jc w:val="both"/>
        <w:rPr>
          <w:sz w:val="24"/>
          <w:szCs w:val="24"/>
        </w:rPr>
      </w:pPr>
      <w:r w:rsidRPr="006265C7">
        <w:rPr>
          <w:sz w:val="24"/>
          <w:szCs w:val="24"/>
        </w:rPr>
        <w:t xml:space="preserve">Likuiditas menggambarkan kemampuan perusahaan dalam memenuhi kewajiban jangka pendeknya dan menjaga kestabilan keuangan. Tingkat likuiditas yang memadai akan memberikan keyakinan kepada investor dan kreditor bahwa perusahaan mampu menjalankan operasional tanpa hambatan keuangan, sehingga dapat meningkatkan nilai perusahaan. Penelitian juga menunjukkan bahwa perusahaan dengan likuiditas yang baik cenderung memperoleh biaya modal yang lebih rendah karena risiko kebangkrutan yang lebih kecil, sehingga meningkatkan daya tarik pasar terhadap saham perusahaan. Lebih lanjut, likuiditas yang optimal mempermudah perusahaan dalam memanfaatkan peluang investasi yang dapat meningkatkan kinerja dan nilai pasar </w:t>
      </w:r>
      <w:r w:rsidRPr="006265C7">
        <w:rPr>
          <w:sz w:val="24"/>
          <w:szCs w:val="24"/>
        </w:rPr>
        <w:fldChar w:fldCharType="begin" w:fldLock="1"/>
      </w:r>
      <w:r w:rsidRPr="006265C7">
        <w:rPr>
          <w:sz w:val="24"/>
          <w:szCs w:val="24"/>
        </w:rPr>
        <w:instrText>ADDIN CSL_CITATION {"citationItems":[{"id":"ITEM-1","itemData":{"abstract":"This study aims to examine the effect of profitability, firm size, liquidity, and sales growth on firm value in food and beverage companies listed on the Indonesia Stock Exchange (IDX) for the 2013-2018 period, either directly or indirectly through the capital structure. This research is used with a quantitative approach. Sampling using purposive sampling method. Partial Least Square (PLS) is used for analysis and hypothesis testing, then several tests are also carried out for the capital structure variable as a mediating variable. The results showed that firm size and sales growth did not increase the capital structure and firm value. Profitability does not affect the capital structure, but it does affect firm value. Meanwhile, liquidity affects the capital structure, but not firm value. And capital structure affects firm value. The results of the mediation test show that the capital structure is only able to mediate the effect of liquidity on firm value. This explains that the implementation of good liquidity can improve the capital structure generated by the firm, so that the firm value also increases, which ultimately investors respond positively.","author":[{"dropping-particle":"","family":"Afinindy","given":"Inne","non-dropping-particle":"","parse-names":false,"suffix":""},{"dropping-particle":"","family":"Salim","given":"Ubud","non-dropping-particle":"","parse-names":false,"suffix":""},{"dropping-particle":"","family":"Ratnawati","given":"Kusuma","non-dropping-particle":"","parse-names":false,"suffix":""}],"container-title":"International Journal of Business, Economics and Law","id":"ITEM-1","issue":"4","issued":{"date-parts":[["2021"]]},"page":"15-22","title":"The effect of profitability, firm size, liquidity, sales growth on firm value mediated capital structure","type":"article-journal","volume":"24"},"uris":["http://www.mendeley.com/documents/?uuid=855539f6-540e-4134-8f28-e8da8a548de0"]},{"id":"ITEM-2","itemData":{"DOI":"10.26905/jkdp.v26i1.6882","ISSN":"1410-8089","abstract":"The research conducted here has two aims: firstly, it endeavors to examine the impacts of liquidity, Profitability, and activity ratio on capital structure as well as the firm value; and, secondly, it attempts to examine the role of capital structure as a mediator. We conduct the test with multiple regression and path analysis over 2020 – 2021 quarterly, with Eviews 8 software. Some companies in the technology sector are taken as samples. Besides, we also analyze financial statement data from Indonesia Stock Exchange. The result indicates Current Ratio, Return on Equity, Debt Equity Ratio significantly affect the Price Book Value, while Total Asset Turnover does not. The Current Ratio does not significantly affect the Debt Equity Ratio, while Total Asset Turnover and Return on Equity have significant negative effects. Path Analysis has confirmed that the Debt Equity Ratio cannot mediate the effect of the Current Ratio and Return on Equity on Price Book Value. However, it fully mediates the effect of Total Asset Turnover on Price Book Value. This finding of the present study supports the pecking order and static theory. The novelty of this research is that there is still little research on debt equity ratio as a mediator. There is no research especially on the technology sector, using those factors to determine the firm value. This research also uses the latest data of financial statements.","author":[{"dropping-particle":"","family":"Colline","given":"Fredella","non-dropping-particle":"","parse-names":false,"suffix":""}],"container-title":"Jurnal Keuangan dan Perbankan","id":"ITEM-2","issue":"1","issued":{"date-parts":[["2022"]]},"page":"75-90","title":"The Mediating Effect of Debt Equity Ratio on The Effect of Current Ratio, Return on Equity and Total Asset Turnover on Price to Book Value","type":"article-journal","volume":"26"},"uris":["http://www.mendeley.com/documents/?uuid=7a9ad05a-ddba-41af-b9aa-cbd5fd6f28a9"]},{"id":"ITEM-3","itemData":{"DOI":"10.13106/jafeb.2021.vol8.no3.0423","ISSN":"22884645","abstract":"This study aims to examine the effect of liquidity, activity, leverage, and profitability on firm value, as well as the effect of disclosure of corporate social responsibility (CSR), which in this study is a moderator and company size as a control variable. The sampling technique used in this study is a purposive sampling method with certain criteria, to obtain a sample of 22 LQ45 index companies listed on the Indonesia Stock Exchange in 2014–2019. The data analysis method in this study used was the Multiple Linear Regression Analysis with the SPSS 18 Program. The results show that the ratios of liquidity, activity, leverage, and profitability are significant to firm value in accordance with the initial hypothesis of the study. Corporate Social Responsibility (CSR) plays a role as a moderating variable and company size variable as a control variable on the effect of financial ratios (liquidity, activity, leverage, and profitability) on firm value. The implication of this research is that CSR has a very important role in increasing company value. To attract more investors, companies must pay attention not only to financial performance but also to social performance. Large-scale companies tend to do more CSR so that the company value will increase.","author":[{"dropping-particle":"","family":"Jihadi","given":"M.","non-dropping-particle":"","parse-names":false,"suffix":""},{"dropping-particle":"","family":"Vilantika","given":"Elok","non-dropping-particle":"","parse-names":false,"suffix":""},{"dropping-particle":"","family":"Hashemi","given":"Sayed Momin","non-dropping-particle":"","parse-names":false,"suffix":""},{"dropping-particle":"","family":"Arifin","given":"Zainal","non-dropping-particle":"","parse-names":false,"suffix":""},{"dropping-particle":"","family":"Bachtiar","given":"Yanuar","non-dropping-particle":"","parse-names":false,"suffix":""},{"dropping-particle":"","family":"Sholichah","given":"Fatmawati","non-dropping-particle":"","parse-names":false,"suffix":""}],"container-title":"Journal of Asian Finance, Economics and Business","id":"ITEM-3","issue":"3","issued":{"date-parts":[["2021"]]},"page":"423-431","title":"The Effect of Liquidity, Leverage, and Profitability on Firm Value: Empirical Evidence from Indonesia","type":"article-journal","volume":"8"},"uris":["http://www.mendeley.com/documents/?uuid=d4bde958-4cb4-473d-b5c7-8aba8bca76e1"]}],"mendeley":{"formattedCitation":"(Afinindy et al., 2021; Colline, 2022; Jihadi et al., 2021)","plainTextFormattedCitation":"(Afinindy et al., 2021; Colline, 2022; Jihadi et al., 2021)","previouslyFormattedCitation":"(Afinindy et al., 2021; Colline, 2022; Jihadi et al., 2021)"},"properties":{"noteIndex":0},"schema":"https://github.com/citation-style-language/schema/raw/master/csl-citation.json"}</w:instrText>
      </w:r>
      <w:r w:rsidRPr="006265C7">
        <w:rPr>
          <w:sz w:val="24"/>
          <w:szCs w:val="24"/>
        </w:rPr>
        <w:fldChar w:fldCharType="separate"/>
      </w:r>
      <w:r w:rsidRPr="006265C7">
        <w:rPr>
          <w:noProof/>
          <w:sz w:val="24"/>
          <w:szCs w:val="24"/>
        </w:rPr>
        <w:t xml:space="preserve">(Afinindy </w:t>
      </w:r>
      <w:r w:rsidRPr="006265C7">
        <w:rPr>
          <w:i/>
          <w:iCs/>
          <w:noProof/>
          <w:sz w:val="24"/>
          <w:szCs w:val="24"/>
        </w:rPr>
        <w:t>et al</w:t>
      </w:r>
      <w:r w:rsidRPr="006265C7">
        <w:rPr>
          <w:noProof/>
          <w:sz w:val="24"/>
          <w:szCs w:val="24"/>
        </w:rPr>
        <w:t xml:space="preserve">., 2021; Colline, 2022; Jihadi </w:t>
      </w:r>
      <w:r w:rsidRPr="006265C7">
        <w:rPr>
          <w:i/>
          <w:iCs/>
          <w:noProof/>
          <w:sz w:val="24"/>
          <w:szCs w:val="24"/>
        </w:rPr>
        <w:t>et al</w:t>
      </w:r>
      <w:r w:rsidRPr="006265C7">
        <w:rPr>
          <w:noProof/>
          <w:sz w:val="24"/>
          <w:szCs w:val="24"/>
        </w:rPr>
        <w:t>., 2021)</w:t>
      </w:r>
      <w:r w:rsidRPr="006265C7">
        <w:rPr>
          <w:sz w:val="24"/>
          <w:szCs w:val="24"/>
        </w:rPr>
        <w:fldChar w:fldCharType="end"/>
      </w:r>
      <w:r w:rsidRPr="006265C7">
        <w:rPr>
          <w:sz w:val="24"/>
          <w:szCs w:val="24"/>
        </w:rPr>
        <w:t xml:space="preserve">. </w:t>
      </w:r>
      <w:r w:rsidRPr="006265C7">
        <w:rPr>
          <w:sz w:val="24"/>
          <w:szCs w:val="24"/>
        </w:rPr>
        <w:lastRenderedPageBreak/>
        <w:t>Oleh karena itu, hipotesis ini diajukan untuk menguji pengaruh positif likuiditas terhadap nilai perusahaan. Berdasarkan logika berpikir yang telah dijabarkan di atas, maka dapat diajukan pengembangan hipotesis sebagai berikut:</w:t>
      </w:r>
    </w:p>
    <w:p w14:paraId="7D801DE5" w14:textId="77777777" w:rsidR="006265C7" w:rsidRPr="006265C7" w:rsidRDefault="006265C7" w:rsidP="006265C7">
      <w:pPr>
        <w:pStyle w:val="ListParagraph"/>
        <w:ind w:left="567" w:hanging="567"/>
        <w:jc w:val="both"/>
        <w:rPr>
          <w:rFonts w:eastAsia="NotoSans-Regular"/>
          <w:i/>
          <w:iCs/>
          <w:sz w:val="24"/>
          <w:szCs w:val="24"/>
        </w:rPr>
      </w:pPr>
      <w:r w:rsidRPr="006265C7">
        <w:rPr>
          <w:rFonts w:eastAsia="NotoSans-Regular"/>
          <w:sz w:val="24"/>
          <w:szCs w:val="24"/>
        </w:rPr>
        <w:t xml:space="preserve">H5: </w:t>
      </w:r>
      <w:r w:rsidRPr="006265C7">
        <w:rPr>
          <w:rFonts w:eastAsia="NotoSans-Regular"/>
          <w:sz w:val="24"/>
          <w:szCs w:val="24"/>
        </w:rPr>
        <w:tab/>
        <w:t xml:space="preserve">Likuiditas berpengaruh positif </w:t>
      </w:r>
      <w:r w:rsidRPr="006265C7">
        <w:rPr>
          <w:sz w:val="24"/>
          <w:szCs w:val="24"/>
        </w:rPr>
        <w:t>terhadap nilai perusahaan</w:t>
      </w:r>
    </w:p>
    <w:p w14:paraId="3707DD04" w14:textId="77777777" w:rsidR="006265C7" w:rsidRPr="006265C7" w:rsidRDefault="006265C7" w:rsidP="006265C7">
      <w:pPr>
        <w:pStyle w:val="Heading3"/>
        <w:spacing w:before="0"/>
        <w:jc w:val="both"/>
        <w:rPr>
          <w:rStyle w:val="Strong"/>
          <w:rFonts w:cs="Times New Roman"/>
          <w:color w:val="auto"/>
        </w:rPr>
      </w:pPr>
      <w:bookmarkStart w:id="16" w:name="_Toc207410705"/>
      <w:r w:rsidRPr="006265C7">
        <w:rPr>
          <w:rStyle w:val="Strong"/>
          <w:rFonts w:cs="Times New Roman"/>
          <w:color w:val="auto"/>
        </w:rPr>
        <w:t>2.2.6. Pengaruh Ukuran perusahaan terhadap nilai perusahaan</w:t>
      </w:r>
      <w:bookmarkEnd w:id="16"/>
    </w:p>
    <w:p w14:paraId="43B6C1FD" w14:textId="77777777" w:rsidR="006265C7" w:rsidRPr="006265C7" w:rsidRDefault="006265C7" w:rsidP="006265C7">
      <w:pPr>
        <w:pStyle w:val="ListParagraph"/>
        <w:ind w:left="0" w:firstLine="567"/>
        <w:jc w:val="both"/>
        <w:rPr>
          <w:sz w:val="24"/>
          <w:szCs w:val="24"/>
        </w:rPr>
      </w:pPr>
      <w:r w:rsidRPr="006265C7">
        <w:rPr>
          <w:sz w:val="24"/>
          <w:szCs w:val="24"/>
        </w:rPr>
        <w:t>Ukuran perusahaan merupakan indikator penting yang menggambarkan skala operasi dan kapasitas sumber daya perusahaan. Perusahaan yang lebih besar biasanya memiliki akses yang lebih baik ke pasar modal dan sumber pembiayaan yang lebih murah sehingga dapat mempengaruhi nilai perusahaan secara positif</w:t>
      </w:r>
      <w:r w:rsidRPr="006265C7">
        <w:rPr>
          <w:sz w:val="24"/>
          <w:szCs w:val="24"/>
        </w:rPr>
        <w:fldChar w:fldCharType="begin" w:fldLock="1"/>
      </w:r>
      <w:r w:rsidRPr="006265C7">
        <w:rPr>
          <w:sz w:val="24"/>
          <w:szCs w:val="24"/>
        </w:rPr>
        <w:instrText>ADDIN CSL_CITATION {"citationItems":[{"id":"ITEM-1","itemData":{"author":[{"dropping-particle":"","family":"Putra","given":"A G A D","non-dropping-particle":"","parse-names":false,"suffix":""},{"dropping-particle":"","family":"Dewi","given":"N P R S","non-dropping-particle":"","parse-names":false,"suffix":""}],"container-title":"E-Jurnal Manajemen","id":"ITEM-1","issue":"5","issued":{"date-parts":[["2021"]]},"page":"1398-1415","title":"Pengaruh Profitabilitas, Likuiditas, dan Ukuran Perusahaan terhadap Nilai Perusahaan dengan Struktur Modal sebagai Variabel Mediasi","type":"article-journal","volume":"10"},"uris":["http://www.mendeley.com/documents/?uuid=579bfd6d-4dac-4077-a71a-c676be1caa81"]}],"mendeley":{"formattedCitation":"(Putra &amp; Dewi, 2021)","plainTextFormattedCitation":"(Putra &amp; Dewi, 2021)","previouslyFormattedCitation":"(Putra &amp; Dewi, 2021)"},"properties":{"noteIndex":0},"schema":"https://github.com/citation-style-language/schema/raw/master/csl-citation.json"}</w:instrText>
      </w:r>
      <w:r w:rsidRPr="006265C7">
        <w:rPr>
          <w:sz w:val="24"/>
          <w:szCs w:val="24"/>
        </w:rPr>
        <w:fldChar w:fldCharType="separate"/>
      </w:r>
      <w:r w:rsidRPr="006265C7">
        <w:rPr>
          <w:noProof/>
          <w:sz w:val="24"/>
          <w:szCs w:val="24"/>
        </w:rPr>
        <w:t>(Putra &amp; Dewi, 2021)</w:t>
      </w:r>
      <w:r w:rsidRPr="006265C7">
        <w:rPr>
          <w:sz w:val="24"/>
          <w:szCs w:val="24"/>
        </w:rPr>
        <w:fldChar w:fldCharType="end"/>
      </w:r>
      <w:r w:rsidRPr="006265C7">
        <w:rPr>
          <w:sz w:val="24"/>
          <w:szCs w:val="24"/>
        </w:rPr>
        <w:t xml:space="preserve">. Selain itu, ukuran perusahaan juga mencerminkan stabilitas dan kemampuan bertahan dalam menghadapi fluktuasi ekonomi, yang secara tidak langsung meningkatkan kepercayaan investor dan nilai pasar perusahaan </w:t>
      </w:r>
      <w:r w:rsidRPr="006265C7">
        <w:rPr>
          <w:sz w:val="24"/>
          <w:szCs w:val="24"/>
        </w:rPr>
        <w:fldChar w:fldCharType="begin" w:fldLock="1"/>
      </w:r>
      <w:r w:rsidRPr="006265C7">
        <w:rPr>
          <w:sz w:val="24"/>
          <w:szCs w:val="24"/>
        </w:rPr>
        <w:instrText>ADDIN CSL_CITATION {"citationItems":[{"id":"ITEM-1","itemData":{"author":[{"dropping-particle":"","family":"Mayasari","given":"Fahmi","non-dropping-particle":"","parse-names":false,"suffix":""}],"id":"ITEM-1","issue":"4","issued":{"date-parts":[["2024"]]},"page":"38-47","title":"Finance &amp; Banking Studies The Impact of Capital Structure , Company Size , and Good Corporate Governance on Financial Performance and Company Value : The Moderating Role of Corporate Social Responsibility","type":"article-journal","volume":"13"},"uris":["http://www.mendeley.com/documents/?uuid=b99cdef5-5f76-4cd8-b558-e8ae6419daef"]}],"mendeley":{"formattedCitation":"(Mayasari, 2024)","plainTextFormattedCitation":"(Mayasari, 2024)","previouslyFormattedCitation":"(Mayasari, 2024)"},"properties":{"noteIndex":0},"schema":"https://github.com/citation-style-language/schema/raw/master/csl-citation.json"}</w:instrText>
      </w:r>
      <w:r w:rsidRPr="006265C7">
        <w:rPr>
          <w:sz w:val="24"/>
          <w:szCs w:val="24"/>
        </w:rPr>
        <w:fldChar w:fldCharType="separate"/>
      </w:r>
      <w:r w:rsidRPr="006265C7">
        <w:rPr>
          <w:noProof/>
          <w:sz w:val="24"/>
          <w:szCs w:val="24"/>
        </w:rPr>
        <w:t>(Mayasari, 2024)</w:t>
      </w:r>
      <w:r w:rsidRPr="006265C7">
        <w:rPr>
          <w:sz w:val="24"/>
          <w:szCs w:val="24"/>
        </w:rPr>
        <w:fldChar w:fldCharType="end"/>
      </w:r>
      <w:r w:rsidRPr="006265C7">
        <w:rPr>
          <w:sz w:val="24"/>
          <w:szCs w:val="24"/>
        </w:rPr>
        <w:t>. Oleh karena itu, hipotesis ini mengasumsikan bahwa semakin besar ukuran perusahaan, semakin tinggi nilai perusahaan yang tercermin dari harga saham di pasar. Jadi hipotesis keenam pada penelitian ini adalah sebagai berikut:</w:t>
      </w:r>
    </w:p>
    <w:p w14:paraId="553CD117" w14:textId="77777777" w:rsidR="006265C7" w:rsidRPr="006265C7" w:rsidRDefault="006265C7" w:rsidP="006265C7">
      <w:pPr>
        <w:pStyle w:val="ListParagraph"/>
        <w:ind w:left="567" w:hanging="567"/>
        <w:jc w:val="both"/>
        <w:rPr>
          <w:rFonts w:eastAsia="NotoSans-Regular"/>
          <w:i/>
          <w:iCs/>
          <w:sz w:val="24"/>
          <w:szCs w:val="24"/>
        </w:rPr>
      </w:pPr>
      <w:r w:rsidRPr="006265C7">
        <w:rPr>
          <w:rFonts w:eastAsia="NotoSans-Regular"/>
          <w:sz w:val="24"/>
          <w:szCs w:val="24"/>
        </w:rPr>
        <w:t xml:space="preserve">H6: </w:t>
      </w:r>
      <w:r w:rsidRPr="006265C7">
        <w:rPr>
          <w:rFonts w:eastAsia="NotoSans-Regular"/>
          <w:sz w:val="24"/>
          <w:szCs w:val="24"/>
        </w:rPr>
        <w:tab/>
        <w:t xml:space="preserve">Ukuran perusahaan berpengaruh positif </w:t>
      </w:r>
      <w:r w:rsidRPr="006265C7">
        <w:rPr>
          <w:sz w:val="24"/>
          <w:szCs w:val="24"/>
        </w:rPr>
        <w:t>terhadap nilai perusahaan</w:t>
      </w:r>
    </w:p>
    <w:p w14:paraId="192E3274" w14:textId="77777777" w:rsidR="006265C7" w:rsidRPr="006265C7" w:rsidRDefault="006265C7" w:rsidP="006265C7">
      <w:pPr>
        <w:pStyle w:val="Heading3"/>
        <w:spacing w:before="0"/>
        <w:jc w:val="both"/>
        <w:rPr>
          <w:rStyle w:val="Strong"/>
          <w:rFonts w:cs="Times New Roman"/>
          <w:color w:val="auto"/>
        </w:rPr>
      </w:pPr>
      <w:bookmarkStart w:id="17" w:name="_Toc207410706"/>
      <w:r w:rsidRPr="006265C7">
        <w:rPr>
          <w:rStyle w:val="Strong"/>
          <w:rFonts w:cs="Times New Roman"/>
          <w:color w:val="auto"/>
        </w:rPr>
        <w:t>2.2.7. Pengaruh Struktur modal berpengaruh terhadap nilai perusahaan</w:t>
      </w:r>
      <w:bookmarkEnd w:id="17"/>
    </w:p>
    <w:p w14:paraId="1C52507A" w14:textId="77777777" w:rsidR="006265C7" w:rsidRPr="006265C7" w:rsidRDefault="006265C7" w:rsidP="006265C7">
      <w:pPr>
        <w:pStyle w:val="ListParagraph"/>
        <w:ind w:left="0" w:firstLine="567"/>
        <w:jc w:val="both"/>
        <w:rPr>
          <w:sz w:val="24"/>
          <w:szCs w:val="24"/>
        </w:rPr>
      </w:pPr>
      <w:r w:rsidRPr="006265C7">
        <w:rPr>
          <w:sz w:val="24"/>
          <w:szCs w:val="24"/>
        </w:rPr>
        <w:t xml:space="preserve">Struktur modal yang optimal berperan penting dalam memaksimalkan nilai perusahaan. Komposisi utang dan ekuitas yang tepat dapat menekan biaya modal dan meningkatkan leverage yang pada gilirannya mendorong peningkatan nilai perusahaan  </w:t>
      </w:r>
      <w:r w:rsidRPr="006265C7">
        <w:rPr>
          <w:sz w:val="24"/>
          <w:szCs w:val="24"/>
        </w:rPr>
        <w:fldChar w:fldCharType="begin" w:fldLock="1"/>
      </w:r>
      <w:r w:rsidRPr="006265C7">
        <w:rPr>
          <w:sz w:val="24"/>
          <w:szCs w:val="24"/>
        </w:rPr>
        <w:instrText>ADDIN CSL_CITATION {"citationItems":[{"id":"ITEM-1","itemData":{"author":[{"dropping-particle":"","family":"Rohman","given":"A F","non-dropping-particle":"","parse-names":false,"suffix":""},{"dropping-particle":"","family":"Pradika","given":"F A","non-dropping-particle":"","parse-names":false,"suffix":""}],"container-title":"Jurnal Riset Akuntansi dan Keuangan","id":"ITEM-1","issue":"2","issued":{"date-parts":[["2020"]]},"page":"234-244","title":"Pengaruh Struktur Modal dan Profitabilitas terhadap Nilai Perusahaan: Perspektif Teori Sinyal","type":"article-journal","volume":"8"},"uris":["http://www.mendeley.com/documents/?uuid=f14a02cf-cb79-417f-bb0a-317eccbeda3c"]}],"mendeley":{"formattedCitation":"(Rohman &amp; Pradika, 2020)","plainTextFormattedCitation":"(Rohman &amp; Pradika, 2020)","previouslyFormattedCitation":"(Rohman &amp; Pradika, 2020)"},"properties":{"noteIndex":0},"schema":"https://github.com/citation-style-language/schema/raw/master/csl-citation.json"}</w:instrText>
      </w:r>
      <w:r w:rsidRPr="006265C7">
        <w:rPr>
          <w:sz w:val="24"/>
          <w:szCs w:val="24"/>
        </w:rPr>
        <w:fldChar w:fldCharType="separate"/>
      </w:r>
      <w:r w:rsidRPr="006265C7">
        <w:rPr>
          <w:noProof/>
          <w:sz w:val="24"/>
          <w:szCs w:val="24"/>
        </w:rPr>
        <w:t>(Rohman &amp; Pradika, 2020)</w:t>
      </w:r>
      <w:r w:rsidRPr="006265C7">
        <w:rPr>
          <w:sz w:val="24"/>
          <w:szCs w:val="24"/>
        </w:rPr>
        <w:fldChar w:fldCharType="end"/>
      </w:r>
      <w:r w:rsidRPr="006265C7">
        <w:rPr>
          <w:sz w:val="24"/>
          <w:szCs w:val="24"/>
        </w:rPr>
        <w:t xml:space="preserve">. Penelitian menunjukkan bahwa perusahaan dengan struktur modal yang seimbang cenderung memperoleh kepercayaan pasar lebih besar, sehingga mempengaruhi harga saham dan nilai pasar perusahaan  </w:t>
      </w:r>
      <w:r w:rsidRPr="006265C7">
        <w:rPr>
          <w:sz w:val="24"/>
          <w:szCs w:val="24"/>
        </w:rPr>
        <w:fldChar w:fldCharType="begin" w:fldLock="1"/>
      </w:r>
      <w:r w:rsidRPr="006265C7">
        <w:rPr>
          <w:sz w:val="24"/>
          <w:szCs w:val="24"/>
        </w:rPr>
        <w:instrText>ADDIN CSL_CITATION {"citationItems":[{"id":"ITEM-1","itemData":{"author":[{"dropping-particle":"","family":"Putra","given":"A G A D","non-dropping-particle":"","parse-names":false,"suffix":""},{"dropping-particle":"","family":"Dewi","given":"N P R S","non-dropping-particle":"","parse-names":false,"suffix":""}],"container-title":"E-Jurnal Manajemen","id":"ITEM-1","issue":"5","issued":{"date-parts":[["2021"]]},"page":"1398-1415","title":"Pengaruh Profitabilitas, Likuiditas, dan Ukuran Perusahaan terhadap Nilai Perusahaan dengan Struktur Modal sebagai Variabel Mediasi","type":"article-journal","volume":"10"},"uris":["http://www.mendeley.com/documents/?uuid=579bfd6d-4dac-4077-a71a-c676be1caa81"]}],"mendeley":{"formattedCitation":"(Putra &amp; Dewi, 2021)","plainTextFormattedCitation":"(Putra &amp; Dewi, 2021)","previouslyFormattedCitation":"(Putra &amp; Dewi, 2021)"},"properties":{"noteIndex":0},"schema":"https://github.com/citation-style-language/schema/raw/master/csl-citation.json"}</w:instrText>
      </w:r>
      <w:r w:rsidRPr="006265C7">
        <w:rPr>
          <w:sz w:val="24"/>
          <w:szCs w:val="24"/>
        </w:rPr>
        <w:fldChar w:fldCharType="separate"/>
      </w:r>
      <w:r w:rsidRPr="006265C7">
        <w:rPr>
          <w:noProof/>
          <w:sz w:val="24"/>
          <w:szCs w:val="24"/>
        </w:rPr>
        <w:t>(Putra &amp; Dewi, 2021)</w:t>
      </w:r>
      <w:r w:rsidRPr="006265C7">
        <w:rPr>
          <w:sz w:val="24"/>
          <w:szCs w:val="24"/>
        </w:rPr>
        <w:fldChar w:fldCharType="end"/>
      </w:r>
      <w:r w:rsidRPr="006265C7">
        <w:rPr>
          <w:sz w:val="24"/>
          <w:szCs w:val="24"/>
        </w:rPr>
        <w:t>. Oleh karena itu, hipotesis ini mengajukan bahwa struktur modal memiliki pengaruh signifikan terhadap nilai perusahaan. Jadi hipotesis ketujuh pada penelitian ini adalah sebagai berikut:</w:t>
      </w:r>
    </w:p>
    <w:p w14:paraId="1CE624F9" w14:textId="77777777" w:rsidR="006265C7" w:rsidRPr="006265C7" w:rsidRDefault="006265C7" w:rsidP="006265C7">
      <w:pPr>
        <w:pStyle w:val="ListParagraph"/>
        <w:ind w:left="567" w:hanging="567"/>
        <w:jc w:val="both"/>
        <w:rPr>
          <w:rFonts w:eastAsia="NotoSans-Regular"/>
          <w:i/>
          <w:iCs/>
          <w:sz w:val="24"/>
          <w:szCs w:val="24"/>
        </w:rPr>
      </w:pPr>
      <w:r w:rsidRPr="006265C7">
        <w:rPr>
          <w:rFonts w:eastAsia="NotoSans-Regular"/>
          <w:sz w:val="24"/>
          <w:szCs w:val="24"/>
        </w:rPr>
        <w:t xml:space="preserve">H7: </w:t>
      </w:r>
      <w:r w:rsidRPr="006265C7">
        <w:rPr>
          <w:rFonts w:eastAsia="NotoSans-Regular"/>
          <w:sz w:val="24"/>
          <w:szCs w:val="24"/>
        </w:rPr>
        <w:tab/>
        <w:t xml:space="preserve">Struktur modal berpengaruh positif </w:t>
      </w:r>
      <w:r w:rsidRPr="006265C7">
        <w:rPr>
          <w:sz w:val="24"/>
          <w:szCs w:val="24"/>
        </w:rPr>
        <w:t>terhadap nilai perusahaan</w:t>
      </w:r>
    </w:p>
    <w:p w14:paraId="44253754" w14:textId="77777777" w:rsidR="006265C7" w:rsidRPr="006265C7" w:rsidRDefault="006265C7" w:rsidP="006265C7">
      <w:pPr>
        <w:pStyle w:val="Heading3"/>
        <w:spacing w:before="0"/>
        <w:jc w:val="both"/>
        <w:rPr>
          <w:rStyle w:val="Strong"/>
          <w:rFonts w:cs="Times New Roman"/>
          <w:color w:val="auto"/>
        </w:rPr>
      </w:pPr>
      <w:bookmarkStart w:id="18" w:name="_Toc207410707"/>
      <w:r w:rsidRPr="006265C7">
        <w:rPr>
          <w:rStyle w:val="Strong"/>
          <w:rFonts w:cs="Times New Roman"/>
          <w:color w:val="auto"/>
        </w:rPr>
        <w:t>2.2.8. Struktur modal memediasi pengaruh profitabilitas terhadap nilai perusahaan</w:t>
      </w:r>
      <w:bookmarkEnd w:id="18"/>
    </w:p>
    <w:p w14:paraId="62C8674F" w14:textId="77777777" w:rsidR="006265C7" w:rsidRPr="006265C7" w:rsidRDefault="006265C7" w:rsidP="006265C7">
      <w:pPr>
        <w:ind w:firstLine="720"/>
        <w:jc w:val="both"/>
        <w:rPr>
          <w:sz w:val="24"/>
          <w:szCs w:val="24"/>
        </w:rPr>
      </w:pPr>
      <w:r w:rsidRPr="006265C7">
        <w:rPr>
          <w:sz w:val="24"/>
          <w:szCs w:val="24"/>
        </w:rPr>
        <w:t xml:space="preserve">Profitabilitas yang tinggi memungkinkan perusahaan memperoleh laba yang dapat digunakan untuk membiayai operasional dan investasi, yang kemudian memengaruhi struktur modal perusahaan. Struktur modal yang dikelola dengan baik akan meningkatkan efisiensi pembiayaan dan menurunkan biaya modal, sehingga memperkuat hubungan positif profitabilitas terhadap nilai perusahaan. Dengan kata lain, struktur modal berperan sebagai variabel mediasi yang menjembatani pengaruh profitabilitas terhadap nilai perusahaan, sehingga meningkatkan nilai pasar secara signifikan </w:t>
      </w:r>
      <w:r w:rsidRPr="006265C7">
        <w:rPr>
          <w:sz w:val="24"/>
          <w:szCs w:val="24"/>
        </w:rPr>
        <w:fldChar w:fldCharType="begin" w:fldLock="1"/>
      </w:r>
      <w:r w:rsidRPr="006265C7">
        <w:rPr>
          <w:sz w:val="24"/>
          <w:szCs w:val="24"/>
        </w:rPr>
        <w:instrText>ADDIN CSL_CITATION {"citationItems":[{"id":"ITEM-1","itemData":{"DOI":"10.33096/atestasi.v4i2.835","ISSN":"2621-1963","abstract":"The purpose of this study is to analyze and obtain empirical evidence of the effect of liquidity, profitability, firm size on firm value with capital structure as an intervening variable. The population in this study were manufacturing companies in the primary industry and chemical subsectors listed on the Indonesia Stock Exchange for 2014-2019, with a sample size of 19 companies and using the purposive sampling method. Furthermore, the data were collected quantitatively using multiple regression using the SmartPLS v.3.2.8. This study indicates that liquidity, profitability, and firm size directly have a negative and significant effect on capital structure; liquidity directly has a negative and insignificant influence on firm value. Profitability and firm size directly have a positive and not significant impact on firm value. Capital structure has a negative and significant effect directly. And then, the capital structure can mediate the effect of liquidity, profitability, company size on company value.","author":[{"dropping-particle":"","family":"Nurwulandari","given":"Andini","non-dropping-particle":"","parse-names":false,"suffix":""}],"container-title":"ATESTASI : Jurnal Ilmiah Akuntansi","id":"ITEM-1","issue":"2","issued":{"date-parts":[["2021"]]},"page":"257-271","title":"Effect of Liquidity, Profitability, Firm Size on Firm Value with Capital Structure as Intervening Variable","type":"article-journal","volume":"4"},"uris":["http://www.mendeley.com/documents/?uuid=784a6c3a-c707-4218-b469-a48eafefc4ae"]}],"mendeley":{"formattedCitation":"(Nurwulandari, 2021)","plainTextFormattedCitation":"(Nurwulandari, 2021)","previouslyFormattedCitation":"(Nurwulandari, 2021)"},"properties":{"noteIndex":0},"schema":"https://github.com/citation-style-language/schema/raw/master/csl-citation.json"}</w:instrText>
      </w:r>
      <w:r w:rsidRPr="006265C7">
        <w:rPr>
          <w:sz w:val="24"/>
          <w:szCs w:val="24"/>
        </w:rPr>
        <w:fldChar w:fldCharType="separate"/>
      </w:r>
      <w:r w:rsidRPr="006265C7">
        <w:rPr>
          <w:noProof/>
          <w:sz w:val="24"/>
          <w:szCs w:val="24"/>
        </w:rPr>
        <w:t>(Nurwulandari, 2021)</w:t>
      </w:r>
      <w:r w:rsidRPr="006265C7">
        <w:rPr>
          <w:sz w:val="24"/>
          <w:szCs w:val="24"/>
        </w:rPr>
        <w:fldChar w:fldCharType="end"/>
      </w:r>
      <w:r w:rsidRPr="006265C7">
        <w:rPr>
          <w:sz w:val="24"/>
          <w:szCs w:val="24"/>
        </w:rPr>
        <w:t>. Oleh karena itu, hipotesis ini diajukan untuk menguji peran mediasi struktur modal. Jadi hipotesis kedelapan pada penelitian ini adalah sebagai berikut:</w:t>
      </w:r>
    </w:p>
    <w:p w14:paraId="3D301AB7" w14:textId="77777777" w:rsidR="006265C7" w:rsidRPr="006265C7" w:rsidRDefault="006265C7" w:rsidP="006265C7">
      <w:pPr>
        <w:jc w:val="both"/>
        <w:rPr>
          <w:b/>
          <w:bCs/>
          <w:sz w:val="24"/>
          <w:szCs w:val="24"/>
        </w:rPr>
      </w:pPr>
      <w:r w:rsidRPr="006265C7">
        <w:rPr>
          <w:b/>
          <w:bCs/>
          <w:sz w:val="24"/>
          <w:szCs w:val="24"/>
        </w:rPr>
        <w:t>H8: Struktur modal memediasi pengaruh profitabilitas terhadap nilai perusahaan</w:t>
      </w:r>
    </w:p>
    <w:p w14:paraId="797DB039" w14:textId="77777777" w:rsidR="006265C7" w:rsidRPr="006265C7" w:rsidRDefault="006265C7" w:rsidP="006265C7">
      <w:pPr>
        <w:pStyle w:val="Heading3"/>
        <w:spacing w:before="0"/>
        <w:jc w:val="both"/>
        <w:rPr>
          <w:rStyle w:val="Strong"/>
          <w:rFonts w:cs="Times New Roman"/>
          <w:color w:val="auto"/>
        </w:rPr>
      </w:pPr>
      <w:bookmarkStart w:id="19" w:name="_Toc207410708"/>
      <w:r w:rsidRPr="006265C7">
        <w:rPr>
          <w:rStyle w:val="Strong"/>
          <w:rFonts w:cs="Times New Roman"/>
          <w:color w:val="auto"/>
        </w:rPr>
        <w:t>2.2.9. Struktur modal memediasi pengaruh likuiditas terhadap nilai perusahaan</w:t>
      </w:r>
      <w:bookmarkEnd w:id="19"/>
    </w:p>
    <w:p w14:paraId="65DE816D" w14:textId="77777777" w:rsidR="006265C7" w:rsidRPr="006265C7" w:rsidRDefault="006265C7" w:rsidP="006265C7">
      <w:pPr>
        <w:ind w:firstLine="720"/>
        <w:jc w:val="both"/>
        <w:rPr>
          <w:sz w:val="24"/>
          <w:szCs w:val="24"/>
        </w:rPr>
      </w:pPr>
      <w:r w:rsidRPr="006265C7">
        <w:rPr>
          <w:sz w:val="24"/>
          <w:szCs w:val="24"/>
        </w:rPr>
        <w:t xml:space="preserve">Likuiditas yang sehat memungkinkan perusahaan memenuhi kewajiban jangka pendek dan mendukung operasional dengan lancar. Kondisi likuiditas yang baik dapat memengaruhi struktur modal, khususnya dalam menentukan komposisi pendanaan yang optimal  </w:t>
      </w:r>
      <w:r w:rsidRPr="006265C7">
        <w:rPr>
          <w:sz w:val="24"/>
          <w:szCs w:val="24"/>
        </w:rPr>
        <w:fldChar w:fldCharType="begin" w:fldLock="1"/>
      </w:r>
      <w:r w:rsidRPr="006265C7">
        <w:rPr>
          <w:sz w:val="24"/>
          <w:szCs w:val="24"/>
        </w:rPr>
        <w:instrText>ADDIN CSL_CITATION {"citationItems":[{"id":"ITEM-1","itemData":{"author":[{"dropping-particle":"","family":"Rohman","given":"A F","non-dropping-particle":"","parse-names":false,"suffix":""},{"dropping-particle":"","family":"Pradika","given":"F A","non-dropping-particle":"","parse-names":false,"suffix":""}],"container-title":"Jurnal Riset Akuntansi dan Keuangan","id":"ITEM-1","issue":"2","issued":{"date-parts":[["2020"]]},"page":"234-244","title":"Pengaruh Struktur Modal dan Profitabilitas terhadap Nilai Perusahaan: Perspektif Teori Sinyal","type":"article-journal","volume":"8"},"uris":["http://www.mendeley.com/documents/?uuid=f14a02cf-cb79-417f-bb0a-317eccbeda3c"]}],"mendeley":{"formattedCitation":"(Rohman &amp; Pradika, 2020)","plainTextFormattedCitation":"(Rohman &amp; Pradika, 2020)","previouslyFormattedCitation":"(Rohman &amp; Pradika, 2020)"},"properties":{"noteIndex":0},"schema":"https://github.com/citation-style-language/schema/raw/master/csl-citation.json"}</w:instrText>
      </w:r>
      <w:r w:rsidRPr="006265C7">
        <w:rPr>
          <w:sz w:val="24"/>
          <w:szCs w:val="24"/>
        </w:rPr>
        <w:fldChar w:fldCharType="separate"/>
      </w:r>
      <w:r w:rsidRPr="006265C7">
        <w:rPr>
          <w:noProof/>
          <w:sz w:val="24"/>
          <w:szCs w:val="24"/>
        </w:rPr>
        <w:t>(Rohman &amp; Pradika, 2020)</w:t>
      </w:r>
      <w:r w:rsidRPr="006265C7">
        <w:rPr>
          <w:sz w:val="24"/>
          <w:szCs w:val="24"/>
        </w:rPr>
        <w:fldChar w:fldCharType="end"/>
      </w:r>
      <w:r w:rsidRPr="006265C7">
        <w:rPr>
          <w:sz w:val="24"/>
          <w:szCs w:val="24"/>
        </w:rPr>
        <w:t xml:space="preserve">. Struktur modal yang tepat akan mengoptimalkan biaya modal dan meningkatkan nilai perusahaan. Dengan demikian, struktur modal berperan sebagai variabel mediasi yang menghubungkan likuiditas dan nilai perusahaan, memperkuat dampak positif likuiditas pada nilai pasar perusahaan </w:t>
      </w:r>
      <w:r w:rsidRPr="006265C7">
        <w:rPr>
          <w:sz w:val="24"/>
          <w:szCs w:val="24"/>
        </w:rPr>
        <w:fldChar w:fldCharType="begin" w:fldLock="1"/>
      </w:r>
      <w:r w:rsidRPr="006265C7">
        <w:rPr>
          <w:sz w:val="24"/>
          <w:szCs w:val="24"/>
        </w:rPr>
        <w:instrText>ADDIN CSL_CITATION {"citationItems":[{"id":"ITEM-1","itemData":{"abstract":"This study aims to examine the effect of profitability, firm size, liquidity, and sales growth on firm value in food and beverage companies listed on the Indonesia Stock Exchange (IDX) for the 2013-2018 period, either directly or indirectly through the capital structure. This research is used with a quantitative approach. Sampling using purposive sampling method. Partial Least Square (PLS) is used for analysis and hypothesis testing, then several tests are also carried out for the capital structure variable as a mediating variable. The results showed that firm size and sales growth did not increase the capital structure and firm value. Profitability does not affect the capital structure, but it does affect firm value. Meanwhile, liquidity affects the capital structure, but not firm value. And capital structure affects firm value. The results of the mediation test show that the capital structure is only able to mediate the effect of liquidity on firm value. This explains that the implementation of good liquidity can improve the capital structure generated by the firm, so that the firm value also increases, which ultimately investors respond positively.","author":[{"dropping-particle":"","family":"Afinindy","given":"Inne","non-dropping-particle":"","parse-names":false,"suffix":""},{"dropping-particle":"","family":"Salim","given":"Ubud","non-dropping-particle":"","parse-names":false,"suffix":""},{"dropping-particle":"","family":"Ratnawati","given":"Kusuma","non-dropping-particle":"","parse-names":false,"suffix":""}],"container-title":"International Journal of Business, Economics and Law","id":"ITEM-1","issue":"4","issued":{"date-parts":[["2021"]]},"page":"15-22","title":"The effect of profitability, firm size, liquidity, sales growth on firm value mediated capital structure","type":"article-journal","volume":"24"},"uris":["http://www.mendeley.com/documents/?uuid=855539f6-540e-4134-8f28-e8da8a548de0"]},{"id":"ITEM-2","itemData":{"DOI":"10.33096/atestasi.v4i2.835","ISSN":"2621-1963","abstract":"The purpose of this study is to analyze and obtain empirical evidence of the effect of liquidity, profitability, firm size on firm value with capital structure as an intervening variable. The population in this study were manufacturing companies in the primary industry and chemical subsectors listed on the Indonesia Stock Exchange for 2014-2019, with a sample size of 19 companies and using the purposive sampling method. Furthermore, the data were collected quantitatively using multiple regression using the SmartPLS v.3.2.8. This study indicates that liquidity, profitability, and firm size directly have a negative and significant effect on capital structure; liquidity directly has a negative and insignificant influence on firm value. Profitability and firm size directly have a positive and not significant impact on firm value. Capital structure has a negative and significant effect directly. And then, the capital structure can mediate the effect of liquidity, profitability, company size on company value.","author":[{"dropping-particle":"","family":"Nurwulandari","given":"Andini","non-dropping-particle":"","parse-names":false,"suffix":""}],"container-title":"ATESTASI : Jurnal Ilmiah Akuntansi","id":"ITEM-2","issue":"2","issued":{"date-parts":[["2021"]]},"page":"257-271","title":"Effect of Liquidity, Profitability, Firm Size on Firm Value with Capital Structure as Intervening Variable","type":"article-journal","volume":"4"},"uris":["http://www.mendeley.com/documents/?uuid=784a6c3a-c707-4218-b469-a48eafefc4ae"]}],"mendeley":{"formattedCitation":"(Afinindy et al., 2021; Nurwulandari, 2021)","plainTextFormattedCitation":"(Afinindy et al., 2021; Nurwulandari, 2021)","previouslyFormattedCitation":"(Afinindy et al., 2021; Nurwulandari, 2021)"},"properties":{"noteIndex":0},"schema":"https://github.com/citation-style-language/schema/raw/master/csl-citation.json"}</w:instrText>
      </w:r>
      <w:r w:rsidRPr="006265C7">
        <w:rPr>
          <w:sz w:val="24"/>
          <w:szCs w:val="24"/>
        </w:rPr>
        <w:fldChar w:fldCharType="separate"/>
      </w:r>
      <w:r w:rsidRPr="006265C7">
        <w:rPr>
          <w:noProof/>
          <w:sz w:val="24"/>
          <w:szCs w:val="24"/>
        </w:rPr>
        <w:t xml:space="preserve">(Afinindy </w:t>
      </w:r>
      <w:r w:rsidRPr="006265C7">
        <w:rPr>
          <w:i/>
          <w:iCs/>
          <w:noProof/>
          <w:sz w:val="24"/>
          <w:szCs w:val="24"/>
        </w:rPr>
        <w:t>et al</w:t>
      </w:r>
      <w:r w:rsidRPr="006265C7">
        <w:rPr>
          <w:noProof/>
          <w:sz w:val="24"/>
          <w:szCs w:val="24"/>
        </w:rPr>
        <w:t>., 2021; Nurwulandari, 2021)</w:t>
      </w:r>
      <w:r w:rsidRPr="006265C7">
        <w:rPr>
          <w:sz w:val="24"/>
          <w:szCs w:val="24"/>
        </w:rPr>
        <w:fldChar w:fldCharType="end"/>
      </w:r>
      <w:r w:rsidRPr="006265C7">
        <w:rPr>
          <w:sz w:val="24"/>
          <w:szCs w:val="24"/>
        </w:rPr>
        <w:t>. Jadi hipotesis kesembilan pada penelitian ini adalah sebagai berikut:</w:t>
      </w:r>
    </w:p>
    <w:p w14:paraId="24182338" w14:textId="77777777" w:rsidR="006265C7" w:rsidRPr="006265C7" w:rsidRDefault="006265C7" w:rsidP="006265C7">
      <w:pPr>
        <w:jc w:val="both"/>
        <w:rPr>
          <w:sz w:val="24"/>
          <w:szCs w:val="24"/>
        </w:rPr>
      </w:pPr>
      <w:r w:rsidRPr="006265C7">
        <w:rPr>
          <w:sz w:val="24"/>
          <w:szCs w:val="24"/>
        </w:rPr>
        <w:t>H9: Struktur modal memediasi pengaruh likuiditas terhadap nilai perusahaan</w:t>
      </w:r>
    </w:p>
    <w:p w14:paraId="4D0BCF0B" w14:textId="77777777" w:rsidR="006265C7" w:rsidRPr="006265C7" w:rsidRDefault="006265C7" w:rsidP="006265C7">
      <w:pPr>
        <w:pStyle w:val="Heading3"/>
        <w:spacing w:before="0"/>
        <w:jc w:val="both"/>
        <w:rPr>
          <w:rStyle w:val="Strong"/>
          <w:rFonts w:cs="Times New Roman"/>
          <w:color w:val="auto"/>
        </w:rPr>
      </w:pPr>
      <w:bookmarkStart w:id="20" w:name="_Toc207410709"/>
      <w:r w:rsidRPr="006265C7">
        <w:rPr>
          <w:rStyle w:val="Strong"/>
          <w:rFonts w:cs="Times New Roman"/>
          <w:color w:val="auto"/>
        </w:rPr>
        <w:lastRenderedPageBreak/>
        <w:t>2.2.10. Struktur modal memediasi pengaruh ukuran perusahaan terhadap nilai perusahaan</w:t>
      </w:r>
      <w:bookmarkEnd w:id="20"/>
    </w:p>
    <w:p w14:paraId="5912BF92" w14:textId="77777777" w:rsidR="006265C7" w:rsidRPr="006265C7" w:rsidRDefault="006265C7" w:rsidP="006265C7">
      <w:pPr>
        <w:ind w:firstLine="720"/>
        <w:jc w:val="both"/>
        <w:rPr>
          <w:sz w:val="24"/>
          <w:szCs w:val="24"/>
        </w:rPr>
      </w:pPr>
      <w:r w:rsidRPr="006265C7">
        <w:rPr>
          <w:sz w:val="24"/>
          <w:szCs w:val="24"/>
        </w:rPr>
        <w:t xml:space="preserve">Ukuran perusahaan yang besar biasanya memiliki akses lebih mudah dan lebih murah ke sumber pendanaan, yang memengaruhi struktur modal perusahaan.  Struktur modal yang baik memungkinkan perusahaan memaksimalkan nilai melalui penentuan komposisi pendanaan yang optimal. Oleh karena itu, struktur modal berperan sebagai mediator yang menjembatani pengaruh ukuran perusahaan terhadap nilai perusahaan, sehingga memberikan dampak yang lebih signifikan terhadap nilai pasar perusahaan </w:t>
      </w:r>
      <w:r w:rsidRPr="006265C7">
        <w:rPr>
          <w:sz w:val="24"/>
          <w:szCs w:val="24"/>
        </w:rPr>
        <w:fldChar w:fldCharType="begin" w:fldLock="1"/>
      </w:r>
      <w:r w:rsidRPr="006265C7">
        <w:rPr>
          <w:sz w:val="24"/>
          <w:szCs w:val="24"/>
        </w:rPr>
        <w:instrText>ADDIN CSL_CITATION {"citationItems":[{"id":"ITEM-1","itemData":{"DOI":"10.33096/atestasi.v4i2.835","ISSN":"2621-1963","abstract":"The purpose of this study is to analyze and obtain empirical evidence of the effect of liquidity, profitability, firm size on firm value with capital structure as an intervening variable. The population in this study were manufacturing companies in the primary industry and chemical subsectors listed on the Indonesia Stock Exchange for 2014-2019, with a sample size of 19 companies and using the purposive sampling method. Furthermore, the data were collected quantitatively using multiple regression using the SmartPLS v.3.2.8. This study indicates that liquidity, profitability, and firm size directly have a negative and significant effect on capital structure; liquidity directly has a negative and insignificant influence on firm value. Profitability and firm size directly have a positive and not significant impact on firm value. Capital structure has a negative and significant effect directly. And then, the capital structure can mediate the effect of liquidity, profitability, company size on company value.","author":[{"dropping-particle":"","family":"Nurwulandari","given":"Andini","non-dropping-particle":"","parse-names":false,"suffix":""}],"container-title":"ATESTASI : Jurnal Ilmiah Akuntansi","id":"ITEM-1","issue":"2","issued":{"date-parts":[["2021"]]},"page":"257-271","title":"Effect of Liquidity, Profitability, Firm Size on Firm Value with Capital Structure as Intervening Variable","type":"article-journal","volume":"4"},"uris":["http://www.mendeley.com/documents/?uuid=784a6c3a-c707-4218-b469-a48eafefc4ae"]}],"mendeley":{"formattedCitation":"(Nurwulandari, 2021)","plainTextFormattedCitation":"(Nurwulandari, 2021)","previouslyFormattedCitation":"(Nurwulandari, 2021)"},"properties":{"noteIndex":0},"schema":"https://github.com/citation-style-language/schema/raw/master/csl-citation.json"}</w:instrText>
      </w:r>
      <w:r w:rsidRPr="006265C7">
        <w:rPr>
          <w:sz w:val="24"/>
          <w:szCs w:val="24"/>
        </w:rPr>
        <w:fldChar w:fldCharType="separate"/>
      </w:r>
      <w:r w:rsidRPr="006265C7">
        <w:rPr>
          <w:noProof/>
          <w:sz w:val="24"/>
          <w:szCs w:val="24"/>
        </w:rPr>
        <w:t>(Nurwulandari, 2021)</w:t>
      </w:r>
      <w:r w:rsidRPr="006265C7">
        <w:rPr>
          <w:sz w:val="24"/>
          <w:szCs w:val="24"/>
        </w:rPr>
        <w:fldChar w:fldCharType="end"/>
      </w:r>
      <w:r w:rsidRPr="006265C7">
        <w:rPr>
          <w:sz w:val="24"/>
          <w:szCs w:val="24"/>
        </w:rPr>
        <w:t>. Jadi hipotesis kesepuluh pada penelitian ini adalah sebagai berikut:</w:t>
      </w:r>
    </w:p>
    <w:p w14:paraId="3F4C376E" w14:textId="77777777" w:rsidR="006265C7" w:rsidRPr="006265C7" w:rsidRDefault="006265C7" w:rsidP="006265C7">
      <w:pPr>
        <w:jc w:val="both"/>
        <w:rPr>
          <w:sz w:val="24"/>
          <w:szCs w:val="24"/>
        </w:rPr>
      </w:pPr>
      <w:r w:rsidRPr="006265C7">
        <w:rPr>
          <w:sz w:val="24"/>
          <w:szCs w:val="24"/>
        </w:rPr>
        <w:t>H10: Struktur modal memediasi pengaruh ukuran perusahaan terhadap nilai perusahaan</w:t>
      </w:r>
    </w:p>
    <w:p w14:paraId="69F7464F" w14:textId="77777777" w:rsidR="006265C7" w:rsidRPr="006265C7" w:rsidRDefault="006265C7" w:rsidP="006265C7">
      <w:pPr>
        <w:pStyle w:val="Heading3"/>
        <w:spacing w:before="0"/>
        <w:jc w:val="both"/>
        <w:rPr>
          <w:rStyle w:val="Strong"/>
          <w:rFonts w:cs="Times New Roman"/>
          <w:color w:val="auto"/>
        </w:rPr>
      </w:pPr>
      <w:bookmarkStart w:id="21" w:name="_Toc207410710"/>
      <w:r w:rsidRPr="006265C7">
        <w:rPr>
          <w:rStyle w:val="Strong"/>
          <w:rFonts w:cs="Times New Roman"/>
          <w:color w:val="auto"/>
        </w:rPr>
        <w:t>2.3. Model Penelitian</w:t>
      </w:r>
      <w:bookmarkEnd w:id="21"/>
    </w:p>
    <w:p w14:paraId="4E512C40" w14:textId="77777777" w:rsidR="006265C7" w:rsidRPr="006265C7" w:rsidRDefault="006265C7" w:rsidP="006265C7">
      <w:pPr>
        <w:jc w:val="both"/>
        <w:rPr>
          <w:b/>
          <w:bCs/>
          <w:sz w:val="24"/>
          <w:szCs w:val="24"/>
        </w:rPr>
      </w:pPr>
      <w:r w:rsidRPr="006265C7">
        <w:rPr>
          <w:b/>
          <w:noProof/>
          <w:sz w:val="24"/>
          <w:szCs w:val="24"/>
        </w:rPr>
        <w:drawing>
          <wp:anchor distT="0" distB="0" distL="0" distR="0" simplePos="0" relativeHeight="251661312" behindDoc="1" locked="0" layoutInCell="1" allowOverlap="1" wp14:anchorId="7711B7E3" wp14:editId="7DC866A3">
            <wp:simplePos x="0" y="0"/>
            <wp:positionH relativeFrom="page">
              <wp:posOffset>1080135</wp:posOffset>
            </wp:positionH>
            <wp:positionV relativeFrom="paragraph">
              <wp:posOffset>175260</wp:posOffset>
            </wp:positionV>
            <wp:extent cx="5758149" cy="1979961"/>
            <wp:effectExtent l="0" t="0" r="0" b="0"/>
            <wp:wrapTopAndBottom/>
            <wp:docPr id="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 cstate="print"/>
                    <a:stretch>
                      <a:fillRect/>
                    </a:stretch>
                  </pic:blipFill>
                  <pic:spPr>
                    <a:xfrm>
                      <a:off x="0" y="0"/>
                      <a:ext cx="5758149" cy="1979961"/>
                    </a:xfrm>
                    <a:prstGeom prst="rect">
                      <a:avLst/>
                    </a:prstGeom>
                  </pic:spPr>
                </pic:pic>
              </a:graphicData>
            </a:graphic>
          </wp:anchor>
        </w:drawing>
      </w:r>
    </w:p>
    <w:p w14:paraId="1B1B6E24" w14:textId="77777777" w:rsidR="006265C7" w:rsidRPr="006265C7" w:rsidRDefault="006265C7" w:rsidP="006265C7">
      <w:pPr>
        <w:pStyle w:val="Caption"/>
        <w:jc w:val="center"/>
        <w:rPr>
          <w:rFonts w:ascii="Times New Roman" w:hAnsi="Times New Roman" w:cs="Times New Roman"/>
          <w:b/>
          <w:bCs/>
          <w:i w:val="0"/>
          <w:iCs w:val="0"/>
          <w:color w:val="auto"/>
          <w:sz w:val="24"/>
          <w:szCs w:val="24"/>
        </w:rPr>
      </w:pPr>
      <w:bookmarkStart w:id="22" w:name="_Toc207289451"/>
      <w:bookmarkStart w:id="23" w:name="_Toc207410125"/>
      <w:r w:rsidRPr="006265C7">
        <w:rPr>
          <w:rFonts w:ascii="Times New Roman" w:hAnsi="Times New Roman" w:cs="Times New Roman"/>
          <w:i w:val="0"/>
          <w:iCs w:val="0"/>
          <w:color w:val="auto"/>
          <w:sz w:val="24"/>
          <w:szCs w:val="24"/>
        </w:rPr>
        <w:t xml:space="preserve">Gambar  </w:t>
      </w:r>
      <w:r w:rsidRPr="006265C7">
        <w:rPr>
          <w:rFonts w:ascii="Times New Roman" w:hAnsi="Times New Roman" w:cs="Times New Roman"/>
          <w:i w:val="0"/>
          <w:iCs w:val="0"/>
          <w:color w:val="auto"/>
          <w:sz w:val="24"/>
          <w:szCs w:val="24"/>
        </w:rPr>
        <w:fldChar w:fldCharType="begin"/>
      </w:r>
      <w:r w:rsidRPr="006265C7">
        <w:rPr>
          <w:rFonts w:ascii="Times New Roman" w:hAnsi="Times New Roman" w:cs="Times New Roman"/>
          <w:i w:val="0"/>
          <w:iCs w:val="0"/>
          <w:color w:val="auto"/>
          <w:sz w:val="24"/>
          <w:szCs w:val="24"/>
        </w:rPr>
        <w:instrText xml:space="preserve"> SEQ Gambar_ \* ARABIC </w:instrText>
      </w:r>
      <w:r w:rsidRPr="006265C7">
        <w:rPr>
          <w:rFonts w:ascii="Times New Roman" w:hAnsi="Times New Roman" w:cs="Times New Roman"/>
          <w:i w:val="0"/>
          <w:iCs w:val="0"/>
          <w:color w:val="auto"/>
          <w:sz w:val="24"/>
          <w:szCs w:val="24"/>
        </w:rPr>
        <w:fldChar w:fldCharType="separate"/>
      </w:r>
      <w:r w:rsidRPr="006265C7">
        <w:rPr>
          <w:rFonts w:ascii="Times New Roman" w:hAnsi="Times New Roman" w:cs="Times New Roman"/>
          <w:i w:val="0"/>
          <w:iCs w:val="0"/>
          <w:noProof/>
          <w:color w:val="auto"/>
          <w:sz w:val="24"/>
          <w:szCs w:val="24"/>
        </w:rPr>
        <w:t>2</w:t>
      </w:r>
      <w:r w:rsidRPr="006265C7">
        <w:rPr>
          <w:rFonts w:ascii="Times New Roman" w:hAnsi="Times New Roman" w:cs="Times New Roman"/>
          <w:i w:val="0"/>
          <w:iCs w:val="0"/>
          <w:color w:val="auto"/>
          <w:sz w:val="24"/>
          <w:szCs w:val="24"/>
        </w:rPr>
        <w:fldChar w:fldCharType="end"/>
      </w:r>
      <w:r w:rsidRPr="006265C7">
        <w:rPr>
          <w:rFonts w:ascii="Times New Roman" w:hAnsi="Times New Roman" w:cs="Times New Roman"/>
          <w:i w:val="0"/>
          <w:iCs w:val="0"/>
          <w:color w:val="auto"/>
          <w:sz w:val="24"/>
          <w:szCs w:val="24"/>
        </w:rPr>
        <w:t xml:space="preserve">. Model </w:t>
      </w:r>
      <w:proofErr w:type="spellStart"/>
      <w:r w:rsidRPr="006265C7">
        <w:rPr>
          <w:rFonts w:ascii="Times New Roman" w:hAnsi="Times New Roman" w:cs="Times New Roman"/>
          <w:i w:val="0"/>
          <w:iCs w:val="0"/>
          <w:color w:val="auto"/>
          <w:sz w:val="24"/>
          <w:szCs w:val="24"/>
        </w:rPr>
        <w:t>Penelitian</w:t>
      </w:r>
      <w:bookmarkEnd w:id="22"/>
      <w:bookmarkEnd w:id="23"/>
      <w:proofErr w:type="spellEnd"/>
    </w:p>
    <w:p w14:paraId="065D1B38" w14:textId="77777777" w:rsidR="006265C7" w:rsidRPr="006265C7" w:rsidRDefault="006265C7" w:rsidP="006265C7">
      <w:pPr>
        <w:pStyle w:val="NormalWeb"/>
        <w:spacing w:before="0" w:beforeAutospacing="0" w:after="0" w:afterAutospacing="0"/>
        <w:jc w:val="both"/>
      </w:pPr>
    </w:p>
    <w:p w14:paraId="3CE9F967" w14:textId="77777777" w:rsidR="006265C7" w:rsidRPr="006265C7" w:rsidRDefault="006265C7" w:rsidP="006265C7">
      <w:pPr>
        <w:pStyle w:val="NormalWeb"/>
        <w:spacing w:before="0" w:beforeAutospacing="0" w:after="0" w:afterAutospacing="0"/>
        <w:jc w:val="both"/>
      </w:pPr>
    </w:p>
    <w:p w14:paraId="1E848282" w14:textId="77777777" w:rsidR="006265C7" w:rsidRDefault="006265C7" w:rsidP="006265C7"/>
    <w:p w14:paraId="6063C5E5" w14:textId="77777777" w:rsidR="006265C7" w:rsidRDefault="006265C7" w:rsidP="006265C7"/>
    <w:p w14:paraId="4D36D221" w14:textId="77777777" w:rsidR="006265C7" w:rsidRDefault="006265C7" w:rsidP="006265C7"/>
    <w:p w14:paraId="5D782510" w14:textId="77777777" w:rsidR="006265C7" w:rsidRDefault="006265C7" w:rsidP="006265C7"/>
    <w:p w14:paraId="67AC65F0" w14:textId="77777777" w:rsidR="006265C7" w:rsidRDefault="006265C7" w:rsidP="006265C7"/>
    <w:p w14:paraId="451D7CCC" w14:textId="77777777" w:rsidR="006265C7" w:rsidRDefault="006265C7" w:rsidP="006265C7"/>
    <w:p w14:paraId="79C7A8B8" w14:textId="77777777" w:rsidR="006265C7" w:rsidRDefault="006265C7" w:rsidP="006265C7"/>
    <w:p w14:paraId="5C65E1B9" w14:textId="77777777" w:rsidR="006265C7" w:rsidRDefault="006265C7" w:rsidP="006265C7"/>
    <w:p w14:paraId="24DA7E71" w14:textId="77777777" w:rsidR="006265C7" w:rsidRDefault="006265C7" w:rsidP="006265C7"/>
    <w:p w14:paraId="1E247674" w14:textId="77777777" w:rsidR="006265C7" w:rsidRDefault="006265C7" w:rsidP="006265C7"/>
    <w:p w14:paraId="10D40DB0" w14:textId="77777777" w:rsidR="006265C7" w:rsidRDefault="006265C7" w:rsidP="006265C7"/>
    <w:p w14:paraId="3D1DC5D6" w14:textId="77777777" w:rsidR="006265C7" w:rsidRDefault="006265C7" w:rsidP="006265C7"/>
    <w:p w14:paraId="13AC19E5" w14:textId="77777777" w:rsidR="006265C7" w:rsidRDefault="006265C7" w:rsidP="006265C7"/>
    <w:p w14:paraId="1F10F3A8" w14:textId="77777777" w:rsidR="006265C7" w:rsidRDefault="006265C7" w:rsidP="006265C7"/>
    <w:p w14:paraId="4C5CB1F3" w14:textId="77777777" w:rsidR="006265C7" w:rsidRDefault="006265C7" w:rsidP="006265C7"/>
    <w:p w14:paraId="3EC7FA78" w14:textId="77777777" w:rsidR="006265C7" w:rsidRDefault="006265C7" w:rsidP="006265C7"/>
    <w:p w14:paraId="7A20060D" w14:textId="77777777" w:rsidR="006265C7" w:rsidRDefault="006265C7" w:rsidP="006265C7"/>
    <w:p w14:paraId="25D59B9C" w14:textId="77777777" w:rsidR="006265C7" w:rsidRDefault="006265C7" w:rsidP="006265C7"/>
    <w:p w14:paraId="6261F6E9" w14:textId="77777777" w:rsidR="006265C7" w:rsidRDefault="006265C7" w:rsidP="006265C7"/>
    <w:p w14:paraId="30AC031B" w14:textId="77777777" w:rsidR="006265C7" w:rsidRDefault="006265C7" w:rsidP="006265C7"/>
    <w:p w14:paraId="61088674" w14:textId="77777777" w:rsidR="006265C7" w:rsidRDefault="006265C7" w:rsidP="006265C7"/>
    <w:p w14:paraId="6A12CB60" w14:textId="77777777" w:rsidR="006265C7" w:rsidRDefault="006265C7" w:rsidP="006265C7"/>
    <w:p w14:paraId="1EAEF4F9" w14:textId="77777777" w:rsidR="006265C7" w:rsidRDefault="006265C7" w:rsidP="006265C7"/>
    <w:p w14:paraId="35BF93F7" w14:textId="77777777" w:rsidR="006265C7" w:rsidRDefault="006265C7" w:rsidP="006265C7"/>
    <w:p w14:paraId="2F21201F" w14:textId="77777777" w:rsidR="006265C7" w:rsidRPr="006265C7" w:rsidRDefault="006265C7" w:rsidP="006265C7">
      <w:pPr>
        <w:pStyle w:val="Heading3"/>
        <w:spacing w:before="0"/>
        <w:jc w:val="center"/>
        <w:rPr>
          <w:rFonts w:cs="Times New Roman"/>
          <w:b/>
          <w:bCs/>
          <w:color w:val="auto"/>
        </w:rPr>
      </w:pPr>
      <w:r w:rsidRPr="006265C7">
        <w:rPr>
          <w:rFonts w:cs="Times New Roman"/>
          <w:b/>
          <w:bCs/>
          <w:color w:val="auto"/>
        </w:rPr>
        <w:lastRenderedPageBreak/>
        <w:t xml:space="preserve">3. </w:t>
      </w:r>
      <w:r w:rsidRPr="006265C7">
        <w:rPr>
          <w:rStyle w:val="Strong"/>
          <w:rFonts w:cs="Times New Roman"/>
          <w:color w:val="auto"/>
        </w:rPr>
        <w:t>METODE PENELITIAN</w:t>
      </w:r>
    </w:p>
    <w:p w14:paraId="24DA18E2" w14:textId="77777777" w:rsidR="006265C7" w:rsidRPr="006265C7" w:rsidRDefault="006265C7" w:rsidP="006265C7">
      <w:pPr>
        <w:pStyle w:val="Heading3"/>
        <w:spacing w:before="0"/>
        <w:jc w:val="both"/>
        <w:rPr>
          <w:rStyle w:val="Strong"/>
          <w:rFonts w:cs="Times New Roman"/>
          <w:color w:val="auto"/>
        </w:rPr>
      </w:pPr>
      <w:bookmarkStart w:id="24" w:name="_Toc207410712"/>
      <w:r w:rsidRPr="006265C7">
        <w:rPr>
          <w:rStyle w:val="Strong"/>
          <w:rFonts w:cs="Times New Roman"/>
          <w:color w:val="auto"/>
        </w:rPr>
        <w:t>3.1 Jenis dan Pendekatan Penelitian</w:t>
      </w:r>
      <w:bookmarkEnd w:id="24"/>
    </w:p>
    <w:p w14:paraId="5DF964DA" w14:textId="77777777" w:rsidR="006265C7" w:rsidRPr="006265C7" w:rsidRDefault="006265C7" w:rsidP="006265C7">
      <w:pPr>
        <w:pStyle w:val="NormalWeb"/>
        <w:spacing w:before="0" w:beforeAutospacing="0" w:after="0" w:afterAutospacing="0"/>
        <w:ind w:firstLine="630"/>
        <w:jc w:val="both"/>
      </w:pPr>
      <w:proofErr w:type="spellStart"/>
      <w:r w:rsidRPr="006265C7">
        <w:t>Penelitian</w:t>
      </w:r>
      <w:proofErr w:type="spellEnd"/>
      <w:r w:rsidRPr="006265C7">
        <w:t xml:space="preserve"> ini </w:t>
      </w:r>
      <w:proofErr w:type="spellStart"/>
      <w:r w:rsidRPr="006265C7">
        <w:t>menggunakan</w:t>
      </w:r>
      <w:proofErr w:type="spellEnd"/>
      <w:r w:rsidRPr="006265C7">
        <w:t xml:space="preserve"> </w:t>
      </w:r>
      <w:proofErr w:type="spellStart"/>
      <w:r w:rsidRPr="006265C7">
        <w:t>pendekatan</w:t>
      </w:r>
      <w:proofErr w:type="spellEnd"/>
      <w:r w:rsidRPr="006265C7">
        <w:t xml:space="preserve"> </w:t>
      </w:r>
      <w:proofErr w:type="spellStart"/>
      <w:r w:rsidRPr="006265C7">
        <w:t>kuantitatif</w:t>
      </w:r>
      <w:proofErr w:type="spellEnd"/>
      <w:r w:rsidRPr="006265C7">
        <w:t xml:space="preserve"> </w:t>
      </w:r>
      <w:proofErr w:type="spellStart"/>
      <w:r w:rsidRPr="006265C7">
        <w:t>dengan</w:t>
      </w:r>
      <w:proofErr w:type="spellEnd"/>
      <w:r w:rsidRPr="006265C7">
        <w:t xml:space="preserve"> </w:t>
      </w:r>
      <w:proofErr w:type="spellStart"/>
      <w:r w:rsidRPr="006265C7">
        <w:t>jenis</w:t>
      </w:r>
      <w:proofErr w:type="spellEnd"/>
      <w:r w:rsidRPr="006265C7">
        <w:t xml:space="preserve"> </w:t>
      </w:r>
      <w:proofErr w:type="spellStart"/>
      <w:r w:rsidRPr="006265C7">
        <w:t>penelitian</w:t>
      </w:r>
      <w:proofErr w:type="spellEnd"/>
      <w:r w:rsidRPr="006265C7">
        <w:t xml:space="preserve"> </w:t>
      </w:r>
      <w:proofErr w:type="spellStart"/>
      <w:r w:rsidRPr="006265C7">
        <w:t>asosiatif</w:t>
      </w:r>
      <w:proofErr w:type="spellEnd"/>
      <w:r w:rsidRPr="006265C7">
        <w:t xml:space="preserve"> </w:t>
      </w:r>
      <w:proofErr w:type="spellStart"/>
      <w:r w:rsidRPr="006265C7">
        <w:t>kausal</w:t>
      </w:r>
      <w:proofErr w:type="spellEnd"/>
      <w:r w:rsidRPr="006265C7">
        <w:t xml:space="preserve">. </w:t>
      </w:r>
      <w:proofErr w:type="spellStart"/>
      <w:r w:rsidRPr="006265C7">
        <w:t>Penelitian</w:t>
      </w:r>
      <w:proofErr w:type="spellEnd"/>
      <w:r w:rsidRPr="006265C7">
        <w:t xml:space="preserve"> ini </w:t>
      </w:r>
      <w:proofErr w:type="spellStart"/>
      <w:r w:rsidRPr="006265C7">
        <w:t>bertujuan</w:t>
      </w:r>
      <w:proofErr w:type="spellEnd"/>
      <w:r w:rsidRPr="006265C7">
        <w:t xml:space="preserve"> </w:t>
      </w:r>
      <w:proofErr w:type="spellStart"/>
      <w:r w:rsidRPr="006265C7">
        <w:t>untuk</w:t>
      </w:r>
      <w:proofErr w:type="spellEnd"/>
      <w:r w:rsidRPr="006265C7">
        <w:t xml:space="preserve"> </w:t>
      </w:r>
      <w:proofErr w:type="spellStart"/>
      <w:r w:rsidRPr="006265C7">
        <w:t>mengetahui</w:t>
      </w:r>
      <w:proofErr w:type="spellEnd"/>
      <w:r w:rsidRPr="006265C7">
        <w:t xml:space="preserve"> </w:t>
      </w:r>
      <w:proofErr w:type="spellStart"/>
      <w:r w:rsidRPr="006265C7">
        <w:t>hubungan</w:t>
      </w:r>
      <w:proofErr w:type="spellEnd"/>
      <w:r w:rsidRPr="006265C7">
        <w:t xml:space="preserve"> </w:t>
      </w:r>
      <w:proofErr w:type="spellStart"/>
      <w:r w:rsidRPr="006265C7">
        <w:t>sebab-akibat</w:t>
      </w:r>
      <w:proofErr w:type="spellEnd"/>
      <w:r w:rsidRPr="006265C7">
        <w:t xml:space="preserve"> </w:t>
      </w:r>
      <w:proofErr w:type="spellStart"/>
      <w:r w:rsidRPr="006265C7">
        <w:t>antara</w:t>
      </w:r>
      <w:proofErr w:type="spellEnd"/>
      <w:r w:rsidRPr="006265C7">
        <w:t xml:space="preserve"> </w:t>
      </w:r>
      <w:proofErr w:type="spellStart"/>
      <w:r w:rsidRPr="006265C7">
        <w:t>profitabilitas</w:t>
      </w:r>
      <w:proofErr w:type="spellEnd"/>
      <w:r w:rsidRPr="006265C7">
        <w:t xml:space="preserve">, </w:t>
      </w:r>
      <w:proofErr w:type="spellStart"/>
      <w:r w:rsidRPr="006265C7">
        <w:t>likuiditas</w:t>
      </w:r>
      <w:proofErr w:type="spellEnd"/>
      <w:r w:rsidRPr="006265C7">
        <w:t xml:space="preserve">, </w:t>
      </w:r>
      <w:proofErr w:type="spellStart"/>
      <w:r w:rsidRPr="006265C7">
        <w:t>ukuran</w:t>
      </w:r>
      <w:proofErr w:type="spellEnd"/>
      <w:r w:rsidRPr="006265C7">
        <w:t xml:space="preserve"> </w:t>
      </w:r>
      <w:proofErr w:type="spellStart"/>
      <w:r w:rsidRPr="006265C7">
        <w:t>perusahaan</w:t>
      </w:r>
      <w:proofErr w:type="spellEnd"/>
      <w:r w:rsidRPr="006265C7">
        <w:t xml:space="preserve"> </w:t>
      </w:r>
      <w:proofErr w:type="spellStart"/>
      <w:r w:rsidRPr="006265C7">
        <w:t>terhadap</w:t>
      </w:r>
      <w:proofErr w:type="spellEnd"/>
      <w:r w:rsidRPr="006265C7">
        <w:t xml:space="preserve"> </w:t>
      </w:r>
      <w:proofErr w:type="spellStart"/>
      <w:r w:rsidRPr="006265C7">
        <w:t>nilai</w:t>
      </w:r>
      <w:proofErr w:type="spellEnd"/>
      <w:r w:rsidRPr="006265C7">
        <w:t xml:space="preserve"> </w:t>
      </w:r>
      <w:proofErr w:type="spellStart"/>
      <w:r w:rsidRPr="006265C7">
        <w:t>perusahaan</w:t>
      </w:r>
      <w:proofErr w:type="spellEnd"/>
      <w:r w:rsidRPr="006265C7">
        <w:t xml:space="preserve">, </w:t>
      </w:r>
      <w:proofErr w:type="spellStart"/>
      <w:r w:rsidRPr="006265C7">
        <w:t>dengan</w:t>
      </w:r>
      <w:proofErr w:type="spellEnd"/>
      <w:r w:rsidRPr="006265C7">
        <w:t xml:space="preserve"> </w:t>
      </w:r>
      <w:proofErr w:type="spellStart"/>
      <w:r w:rsidRPr="006265C7">
        <w:t>struktur</w:t>
      </w:r>
      <w:proofErr w:type="spellEnd"/>
      <w:r w:rsidRPr="006265C7">
        <w:t xml:space="preserve"> modal </w:t>
      </w:r>
      <w:proofErr w:type="spellStart"/>
      <w:r w:rsidRPr="006265C7">
        <w:t>sebagai</w:t>
      </w:r>
      <w:proofErr w:type="spellEnd"/>
      <w:r w:rsidRPr="006265C7">
        <w:t xml:space="preserve"> </w:t>
      </w:r>
      <w:proofErr w:type="spellStart"/>
      <w:r w:rsidRPr="006265C7">
        <w:t>variabel</w:t>
      </w:r>
      <w:proofErr w:type="spellEnd"/>
      <w:r w:rsidRPr="006265C7">
        <w:t xml:space="preserve"> </w:t>
      </w:r>
      <w:proofErr w:type="spellStart"/>
      <w:r w:rsidRPr="006265C7">
        <w:t>mediasi</w:t>
      </w:r>
      <w:proofErr w:type="spellEnd"/>
      <w:r w:rsidRPr="006265C7">
        <w:t>.</w:t>
      </w:r>
    </w:p>
    <w:p w14:paraId="439ED55D" w14:textId="77777777" w:rsidR="006265C7" w:rsidRPr="006265C7" w:rsidRDefault="006265C7" w:rsidP="006265C7">
      <w:pPr>
        <w:pStyle w:val="Heading3"/>
        <w:spacing w:before="0"/>
        <w:jc w:val="both"/>
        <w:rPr>
          <w:rStyle w:val="Strong"/>
          <w:rFonts w:cs="Times New Roman"/>
          <w:color w:val="auto"/>
        </w:rPr>
      </w:pPr>
      <w:bookmarkStart w:id="25" w:name="_Toc207410713"/>
      <w:r w:rsidRPr="006265C7">
        <w:rPr>
          <w:rStyle w:val="Strong"/>
          <w:rFonts w:cs="Times New Roman"/>
          <w:color w:val="auto"/>
        </w:rPr>
        <w:t>3.2 Populasi dan Sampel</w:t>
      </w:r>
      <w:bookmarkEnd w:id="25"/>
      <w:r w:rsidRPr="006265C7">
        <w:rPr>
          <w:rStyle w:val="Strong"/>
          <w:rFonts w:cs="Times New Roman"/>
          <w:color w:val="auto"/>
        </w:rPr>
        <w:t xml:space="preserve"> </w:t>
      </w:r>
    </w:p>
    <w:p w14:paraId="3F6C2647" w14:textId="77777777" w:rsidR="006265C7" w:rsidRPr="006265C7" w:rsidRDefault="006265C7" w:rsidP="006265C7">
      <w:pPr>
        <w:pStyle w:val="NormalWeb"/>
        <w:spacing w:before="0" w:beforeAutospacing="0" w:after="0" w:afterAutospacing="0"/>
        <w:ind w:firstLine="630"/>
        <w:jc w:val="both"/>
      </w:pPr>
      <w:proofErr w:type="spellStart"/>
      <w:r w:rsidRPr="006265C7">
        <w:t>Populasi</w:t>
      </w:r>
      <w:proofErr w:type="spellEnd"/>
      <w:r w:rsidRPr="006265C7">
        <w:t xml:space="preserve"> </w:t>
      </w:r>
      <w:proofErr w:type="spellStart"/>
      <w:r w:rsidRPr="006265C7">
        <w:t>dalam</w:t>
      </w:r>
      <w:proofErr w:type="spellEnd"/>
      <w:r w:rsidRPr="006265C7">
        <w:t xml:space="preserve"> </w:t>
      </w:r>
      <w:proofErr w:type="spellStart"/>
      <w:r w:rsidRPr="006265C7">
        <w:t>penelitian</w:t>
      </w:r>
      <w:proofErr w:type="spellEnd"/>
      <w:r w:rsidRPr="006265C7">
        <w:t xml:space="preserve"> ini </w:t>
      </w:r>
      <w:proofErr w:type="spellStart"/>
      <w:r w:rsidRPr="006265C7">
        <w:t>adalah</w:t>
      </w:r>
      <w:proofErr w:type="spellEnd"/>
      <w:r w:rsidRPr="006265C7">
        <w:t xml:space="preserve"> </w:t>
      </w:r>
      <w:proofErr w:type="spellStart"/>
      <w:r w:rsidRPr="006265C7">
        <w:t>seluruh</w:t>
      </w:r>
      <w:proofErr w:type="spellEnd"/>
      <w:r w:rsidRPr="006265C7">
        <w:t xml:space="preserve"> </w:t>
      </w:r>
      <w:proofErr w:type="spellStart"/>
      <w:r w:rsidRPr="006265C7">
        <w:t>perusahaan</w:t>
      </w:r>
      <w:proofErr w:type="spellEnd"/>
      <w:r w:rsidRPr="006265C7">
        <w:t xml:space="preserve"> </w:t>
      </w:r>
      <w:proofErr w:type="spellStart"/>
      <w:r w:rsidRPr="006265C7">
        <w:t>manufaktur</w:t>
      </w:r>
      <w:proofErr w:type="spellEnd"/>
      <w:r w:rsidRPr="006265C7">
        <w:t xml:space="preserve"> </w:t>
      </w:r>
      <w:proofErr w:type="spellStart"/>
      <w:r w:rsidRPr="006265C7">
        <w:t>sektor</w:t>
      </w:r>
      <w:proofErr w:type="spellEnd"/>
      <w:r w:rsidRPr="006265C7">
        <w:t xml:space="preserve"> </w:t>
      </w:r>
      <w:proofErr w:type="spellStart"/>
      <w:r w:rsidRPr="006265C7">
        <w:t>industri</w:t>
      </w:r>
      <w:proofErr w:type="spellEnd"/>
      <w:r w:rsidRPr="006265C7">
        <w:t xml:space="preserve"> </w:t>
      </w:r>
      <w:proofErr w:type="spellStart"/>
      <w:r w:rsidRPr="006265C7">
        <w:t>barang</w:t>
      </w:r>
      <w:proofErr w:type="spellEnd"/>
      <w:r w:rsidRPr="006265C7">
        <w:t xml:space="preserve"> </w:t>
      </w:r>
      <w:proofErr w:type="spellStart"/>
      <w:r w:rsidRPr="006265C7">
        <w:t>konsumsi</w:t>
      </w:r>
      <w:proofErr w:type="spellEnd"/>
      <w:r w:rsidRPr="006265C7">
        <w:t xml:space="preserve"> </w:t>
      </w:r>
      <w:proofErr w:type="spellStart"/>
      <w:r w:rsidRPr="006265C7">
        <w:t>subsektor</w:t>
      </w:r>
      <w:proofErr w:type="spellEnd"/>
      <w:r w:rsidRPr="006265C7">
        <w:t xml:space="preserve"> </w:t>
      </w:r>
      <w:proofErr w:type="spellStart"/>
      <w:r w:rsidRPr="006265C7">
        <w:t>makanan</w:t>
      </w:r>
      <w:proofErr w:type="spellEnd"/>
      <w:r w:rsidRPr="006265C7">
        <w:t xml:space="preserve"> dan </w:t>
      </w:r>
      <w:proofErr w:type="spellStart"/>
      <w:r w:rsidRPr="006265C7">
        <w:t>minuman</w:t>
      </w:r>
      <w:proofErr w:type="spellEnd"/>
      <w:r w:rsidRPr="006265C7">
        <w:t xml:space="preserve"> yang </w:t>
      </w:r>
      <w:proofErr w:type="spellStart"/>
      <w:r w:rsidRPr="006265C7">
        <w:t>terdaftar</w:t>
      </w:r>
      <w:proofErr w:type="spellEnd"/>
      <w:r w:rsidRPr="006265C7">
        <w:t xml:space="preserve"> di Bursa </w:t>
      </w:r>
      <w:proofErr w:type="spellStart"/>
      <w:r w:rsidRPr="006265C7">
        <w:t>Efek</w:t>
      </w:r>
      <w:proofErr w:type="spellEnd"/>
      <w:r w:rsidRPr="006265C7">
        <w:t xml:space="preserve"> Indonesia (BEI) </w:t>
      </w:r>
      <w:proofErr w:type="spellStart"/>
      <w:r w:rsidRPr="006265C7">
        <w:t>selama</w:t>
      </w:r>
      <w:proofErr w:type="spellEnd"/>
      <w:r w:rsidRPr="006265C7">
        <w:t xml:space="preserve"> </w:t>
      </w:r>
      <w:proofErr w:type="spellStart"/>
      <w:r w:rsidRPr="006265C7">
        <w:t>periode</w:t>
      </w:r>
      <w:proofErr w:type="spellEnd"/>
      <w:r w:rsidRPr="006265C7">
        <w:t xml:space="preserve"> 2021-2024. </w:t>
      </w:r>
      <w:proofErr w:type="spellStart"/>
      <w:r w:rsidRPr="006265C7">
        <w:t>Pengambilan</w:t>
      </w:r>
      <w:proofErr w:type="spellEnd"/>
      <w:r w:rsidRPr="006265C7">
        <w:t xml:space="preserve"> </w:t>
      </w:r>
      <w:proofErr w:type="spellStart"/>
      <w:r w:rsidRPr="006265C7">
        <w:t>sampel</w:t>
      </w:r>
      <w:proofErr w:type="spellEnd"/>
      <w:r w:rsidRPr="006265C7">
        <w:t xml:space="preserve"> </w:t>
      </w:r>
      <w:proofErr w:type="spellStart"/>
      <w:r w:rsidRPr="006265C7">
        <w:t>dilakukan</w:t>
      </w:r>
      <w:proofErr w:type="spellEnd"/>
      <w:r w:rsidRPr="006265C7">
        <w:t xml:space="preserve"> </w:t>
      </w:r>
      <w:proofErr w:type="spellStart"/>
      <w:r w:rsidRPr="006265C7">
        <w:t>dengan</w:t>
      </w:r>
      <w:proofErr w:type="spellEnd"/>
      <w:r w:rsidRPr="006265C7">
        <w:t xml:space="preserve"> </w:t>
      </w:r>
      <w:proofErr w:type="spellStart"/>
      <w:r w:rsidRPr="006265C7">
        <w:t>metode</w:t>
      </w:r>
      <w:proofErr w:type="spellEnd"/>
      <w:r w:rsidRPr="006265C7">
        <w:t xml:space="preserve"> purposive sampling, </w:t>
      </w:r>
      <w:proofErr w:type="spellStart"/>
      <w:r w:rsidRPr="006265C7">
        <w:t>dengan</w:t>
      </w:r>
      <w:proofErr w:type="spellEnd"/>
      <w:r w:rsidRPr="006265C7">
        <w:t xml:space="preserve"> </w:t>
      </w:r>
      <w:proofErr w:type="spellStart"/>
      <w:r w:rsidRPr="006265C7">
        <w:t>kriteria</w:t>
      </w:r>
      <w:proofErr w:type="spellEnd"/>
      <w:r w:rsidRPr="006265C7">
        <w:t>:</w:t>
      </w:r>
    </w:p>
    <w:p w14:paraId="3305554D" w14:textId="77777777" w:rsidR="006265C7" w:rsidRPr="006265C7" w:rsidRDefault="006265C7" w:rsidP="006265C7">
      <w:pPr>
        <w:pStyle w:val="NormalWeb"/>
        <w:numPr>
          <w:ilvl w:val="0"/>
          <w:numId w:val="2"/>
        </w:numPr>
        <w:spacing w:before="0" w:beforeAutospacing="0" w:after="0" w:afterAutospacing="0"/>
        <w:jc w:val="both"/>
      </w:pPr>
      <w:r w:rsidRPr="006265C7">
        <w:t xml:space="preserve">Perusahaan </w:t>
      </w:r>
      <w:proofErr w:type="spellStart"/>
      <w:r w:rsidRPr="006265C7">
        <w:t>terdaftar</w:t>
      </w:r>
      <w:proofErr w:type="spellEnd"/>
      <w:r w:rsidRPr="006265C7">
        <w:t xml:space="preserve"> </w:t>
      </w:r>
      <w:proofErr w:type="spellStart"/>
      <w:r w:rsidRPr="006265C7">
        <w:t>secara</w:t>
      </w:r>
      <w:proofErr w:type="spellEnd"/>
      <w:r w:rsidRPr="006265C7">
        <w:t xml:space="preserve"> </w:t>
      </w:r>
      <w:proofErr w:type="spellStart"/>
      <w:r w:rsidRPr="006265C7">
        <w:t>berturut-turut</w:t>
      </w:r>
      <w:proofErr w:type="spellEnd"/>
      <w:r w:rsidRPr="006265C7">
        <w:t xml:space="preserve"> di BEI </w:t>
      </w:r>
      <w:proofErr w:type="spellStart"/>
      <w:r w:rsidRPr="006265C7">
        <w:t>selama</w:t>
      </w:r>
      <w:proofErr w:type="spellEnd"/>
      <w:r w:rsidRPr="006265C7">
        <w:t xml:space="preserve"> </w:t>
      </w:r>
      <w:proofErr w:type="spellStart"/>
      <w:r w:rsidRPr="006265C7">
        <w:t>tahun</w:t>
      </w:r>
      <w:proofErr w:type="spellEnd"/>
      <w:r w:rsidRPr="006265C7">
        <w:t xml:space="preserve"> 2021-2024.</w:t>
      </w:r>
    </w:p>
    <w:p w14:paraId="6EA626D6" w14:textId="77777777" w:rsidR="006265C7" w:rsidRPr="006265C7" w:rsidRDefault="006265C7" w:rsidP="006265C7">
      <w:pPr>
        <w:pStyle w:val="NormalWeb"/>
        <w:numPr>
          <w:ilvl w:val="0"/>
          <w:numId w:val="2"/>
        </w:numPr>
        <w:spacing w:before="0" w:beforeAutospacing="0" w:after="0" w:afterAutospacing="0"/>
        <w:jc w:val="both"/>
      </w:pPr>
      <w:proofErr w:type="spellStart"/>
      <w:r w:rsidRPr="006265C7">
        <w:t>Menerbitkan</w:t>
      </w:r>
      <w:proofErr w:type="spellEnd"/>
      <w:r w:rsidRPr="006265C7">
        <w:t xml:space="preserve"> </w:t>
      </w:r>
      <w:proofErr w:type="spellStart"/>
      <w:r w:rsidRPr="006265C7">
        <w:t>laporan</w:t>
      </w:r>
      <w:proofErr w:type="spellEnd"/>
      <w:r w:rsidRPr="006265C7">
        <w:t xml:space="preserve"> </w:t>
      </w:r>
      <w:proofErr w:type="spellStart"/>
      <w:r w:rsidRPr="006265C7">
        <w:t>keuangan</w:t>
      </w:r>
      <w:proofErr w:type="spellEnd"/>
      <w:r w:rsidRPr="006265C7">
        <w:t xml:space="preserve"> </w:t>
      </w:r>
      <w:proofErr w:type="spellStart"/>
      <w:r w:rsidRPr="006265C7">
        <w:t>secara</w:t>
      </w:r>
      <w:proofErr w:type="spellEnd"/>
      <w:r w:rsidRPr="006265C7">
        <w:t xml:space="preserve"> </w:t>
      </w:r>
      <w:proofErr w:type="spellStart"/>
      <w:r w:rsidRPr="006265C7">
        <w:t>lengkap</w:t>
      </w:r>
      <w:proofErr w:type="spellEnd"/>
      <w:r w:rsidRPr="006265C7">
        <w:t xml:space="preserve"> </w:t>
      </w:r>
      <w:proofErr w:type="spellStart"/>
      <w:r w:rsidRPr="006265C7">
        <w:t>selama</w:t>
      </w:r>
      <w:proofErr w:type="spellEnd"/>
      <w:r w:rsidRPr="006265C7">
        <w:t xml:space="preserve"> </w:t>
      </w:r>
      <w:proofErr w:type="spellStart"/>
      <w:r w:rsidRPr="006265C7">
        <w:t>periode</w:t>
      </w:r>
      <w:proofErr w:type="spellEnd"/>
      <w:r w:rsidRPr="006265C7">
        <w:t xml:space="preserve"> </w:t>
      </w:r>
      <w:proofErr w:type="spellStart"/>
      <w:r w:rsidRPr="006265C7">
        <w:t>pengamatan</w:t>
      </w:r>
      <w:proofErr w:type="spellEnd"/>
      <w:r w:rsidRPr="006265C7">
        <w:t>.</w:t>
      </w:r>
    </w:p>
    <w:p w14:paraId="772CE4F6" w14:textId="77777777" w:rsidR="006265C7" w:rsidRPr="006265C7" w:rsidRDefault="006265C7" w:rsidP="006265C7">
      <w:pPr>
        <w:pStyle w:val="NormalWeb"/>
        <w:numPr>
          <w:ilvl w:val="0"/>
          <w:numId w:val="2"/>
        </w:numPr>
        <w:spacing w:before="0" w:beforeAutospacing="0" w:after="0" w:afterAutospacing="0"/>
        <w:jc w:val="both"/>
      </w:pPr>
      <w:r w:rsidRPr="006265C7">
        <w:t xml:space="preserve">Tidak </w:t>
      </w:r>
      <w:proofErr w:type="spellStart"/>
      <w:r w:rsidRPr="006265C7">
        <w:t>memiliki</w:t>
      </w:r>
      <w:proofErr w:type="spellEnd"/>
      <w:r w:rsidRPr="006265C7">
        <w:t xml:space="preserve"> data yang outlier </w:t>
      </w:r>
      <w:proofErr w:type="spellStart"/>
      <w:r w:rsidRPr="006265C7">
        <w:t>atau</w:t>
      </w:r>
      <w:proofErr w:type="spellEnd"/>
      <w:r w:rsidRPr="006265C7">
        <w:t xml:space="preserve"> </w:t>
      </w:r>
      <w:proofErr w:type="spellStart"/>
      <w:r w:rsidRPr="006265C7">
        <w:t>ekstrem</w:t>
      </w:r>
      <w:proofErr w:type="spellEnd"/>
      <w:r w:rsidRPr="006265C7">
        <w:t xml:space="preserve"> yang </w:t>
      </w:r>
      <w:proofErr w:type="spellStart"/>
      <w:r w:rsidRPr="006265C7">
        <w:t>dapat</w:t>
      </w:r>
      <w:proofErr w:type="spellEnd"/>
      <w:r w:rsidRPr="006265C7">
        <w:t xml:space="preserve"> </w:t>
      </w:r>
      <w:proofErr w:type="spellStart"/>
      <w:r w:rsidRPr="006265C7">
        <w:t>mempengaruhi</w:t>
      </w:r>
      <w:proofErr w:type="spellEnd"/>
      <w:r w:rsidRPr="006265C7">
        <w:t xml:space="preserve"> </w:t>
      </w:r>
      <w:proofErr w:type="spellStart"/>
      <w:r w:rsidRPr="006265C7">
        <w:t>hasil</w:t>
      </w:r>
      <w:proofErr w:type="spellEnd"/>
      <w:r w:rsidRPr="006265C7">
        <w:t xml:space="preserve"> </w:t>
      </w:r>
      <w:proofErr w:type="spellStart"/>
      <w:r w:rsidRPr="006265C7">
        <w:t>analisis</w:t>
      </w:r>
      <w:proofErr w:type="spellEnd"/>
      <w:r w:rsidRPr="006265C7">
        <w:t>.</w:t>
      </w:r>
    </w:p>
    <w:p w14:paraId="1058B013" w14:textId="77777777" w:rsidR="006265C7" w:rsidRPr="006265C7" w:rsidRDefault="006265C7" w:rsidP="006265C7">
      <w:pPr>
        <w:pStyle w:val="Heading3"/>
        <w:spacing w:before="0"/>
        <w:jc w:val="both"/>
        <w:rPr>
          <w:rStyle w:val="Strong"/>
          <w:rFonts w:cs="Times New Roman"/>
          <w:color w:val="auto"/>
        </w:rPr>
      </w:pPr>
      <w:bookmarkStart w:id="26" w:name="_Toc207410714"/>
      <w:r w:rsidRPr="006265C7">
        <w:rPr>
          <w:rStyle w:val="Strong"/>
          <w:rFonts w:cs="Times New Roman"/>
          <w:color w:val="auto"/>
        </w:rPr>
        <w:t>3.3 Jenis dan Sumber Data</w:t>
      </w:r>
      <w:bookmarkEnd w:id="26"/>
    </w:p>
    <w:p w14:paraId="35678260" w14:textId="77777777" w:rsidR="006265C7" w:rsidRPr="006265C7" w:rsidRDefault="006265C7" w:rsidP="006265C7">
      <w:pPr>
        <w:pStyle w:val="NormalWeb"/>
        <w:spacing w:before="0" w:beforeAutospacing="0" w:after="0" w:afterAutospacing="0"/>
        <w:ind w:firstLine="630"/>
        <w:jc w:val="both"/>
      </w:pPr>
      <w:r w:rsidRPr="006265C7">
        <w:t xml:space="preserve">Data yang </w:t>
      </w:r>
      <w:proofErr w:type="spellStart"/>
      <w:r w:rsidRPr="006265C7">
        <w:t>digunakan</w:t>
      </w:r>
      <w:proofErr w:type="spellEnd"/>
      <w:r w:rsidRPr="006265C7">
        <w:t xml:space="preserve"> </w:t>
      </w:r>
      <w:proofErr w:type="spellStart"/>
      <w:r w:rsidRPr="006265C7">
        <w:t>adalah</w:t>
      </w:r>
      <w:proofErr w:type="spellEnd"/>
      <w:r w:rsidRPr="006265C7">
        <w:t xml:space="preserve"> data </w:t>
      </w:r>
      <w:proofErr w:type="spellStart"/>
      <w:r w:rsidRPr="006265C7">
        <w:t>sekunder</w:t>
      </w:r>
      <w:proofErr w:type="spellEnd"/>
      <w:r w:rsidRPr="006265C7">
        <w:t xml:space="preserve"> yang </w:t>
      </w:r>
      <w:proofErr w:type="spellStart"/>
      <w:r w:rsidRPr="006265C7">
        <w:t>diperoleh</w:t>
      </w:r>
      <w:proofErr w:type="spellEnd"/>
      <w:r w:rsidRPr="006265C7">
        <w:t xml:space="preserve"> </w:t>
      </w:r>
      <w:proofErr w:type="spellStart"/>
      <w:r w:rsidRPr="006265C7">
        <w:t>dari</w:t>
      </w:r>
      <w:proofErr w:type="spellEnd"/>
      <w:r w:rsidRPr="006265C7">
        <w:t xml:space="preserve"> </w:t>
      </w:r>
      <w:proofErr w:type="spellStart"/>
      <w:r w:rsidRPr="006265C7">
        <w:t>laporan</w:t>
      </w:r>
      <w:proofErr w:type="spellEnd"/>
      <w:r w:rsidRPr="006265C7">
        <w:t xml:space="preserve"> </w:t>
      </w:r>
      <w:proofErr w:type="spellStart"/>
      <w:r w:rsidRPr="006265C7">
        <w:t>keuangan</w:t>
      </w:r>
      <w:proofErr w:type="spellEnd"/>
      <w:r w:rsidRPr="006265C7">
        <w:t xml:space="preserve"> </w:t>
      </w:r>
      <w:proofErr w:type="spellStart"/>
      <w:r w:rsidRPr="006265C7">
        <w:t>tahunan</w:t>
      </w:r>
      <w:proofErr w:type="spellEnd"/>
      <w:r w:rsidRPr="006265C7">
        <w:t xml:space="preserve"> </w:t>
      </w:r>
      <w:proofErr w:type="spellStart"/>
      <w:r w:rsidRPr="006265C7">
        <w:t>perusahaan</w:t>
      </w:r>
      <w:proofErr w:type="spellEnd"/>
      <w:r w:rsidRPr="006265C7">
        <w:t xml:space="preserve"> yang </w:t>
      </w:r>
      <w:proofErr w:type="spellStart"/>
      <w:r w:rsidRPr="006265C7">
        <w:t>tersedia</w:t>
      </w:r>
      <w:proofErr w:type="spellEnd"/>
      <w:r w:rsidRPr="006265C7">
        <w:t xml:space="preserve"> di situs </w:t>
      </w:r>
      <w:proofErr w:type="spellStart"/>
      <w:r w:rsidRPr="006265C7">
        <w:t>resmi</w:t>
      </w:r>
      <w:proofErr w:type="spellEnd"/>
      <w:r w:rsidRPr="006265C7">
        <w:t xml:space="preserve"> Bursa </w:t>
      </w:r>
      <w:proofErr w:type="spellStart"/>
      <w:r w:rsidRPr="006265C7">
        <w:t>Efek</w:t>
      </w:r>
      <w:proofErr w:type="spellEnd"/>
      <w:r w:rsidRPr="006265C7">
        <w:t xml:space="preserve"> Indonesia (www.idx.co.id) dan situs </w:t>
      </w:r>
      <w:proofErr w:type="spellStart"/>
      <w:r w:rsidRPr="006265C7">
        <w:t>resmi</w:t>
      </w:r>
      <w:proofErr w:type="spellEnd"/>
      <w:r w:rsidRPr="006265C7">
        <w:t xml:space="preserve"> masing-masing </w:t>
      </w:r>
      <w:proofErr w:type="spellStart"/>
      <w:r w:rsidRPr="006265C7">
        <w:t>perusahaan</w:t>
      </w:r>
      <w:proofErr w:type="spellEnd"/>
      <w:r w:rsidRPr="006265C7">
        <w:t>.</w:t>
      </w:r>
    </w:p>
    <w:p w14:paraId="5F015C90" w14:textId="77777777" w:rsidR="006265C7" w:rsidRPr="006265C7" w:rsidRDefault="006265C7" w:rsidP="006265C7">
      <w:pPr>
        <w:pStyle w:val="Heading3"/>
        <w:spacing w:before="0"/>
        <w:jc w:val="both"/>
        <w:rPr>
          <w:rStyle w:val="Strong"/>
          <w:rFonts w:cs="Times New Roman"/>
          <w:color w:val="auto"/>
        </w:rPr>
      </w:pPr>
      <w:bookmarkStart w:id="27" w:name="_Toc207410715"/>
      <w:r w:rsidRPr="006265C7">
        <w:rPr>
          <w:rStyle w:val="Strong"/>
          <w:rFonts w:cs="Times New Roman"/>
          <w:color w:val="auto"/>
        </w:rPr>
        <w:t>3.4 Teknik Pengumpulan Data</w:t>
      </w:r>
      <w:bookmarkEnd w:id="27"/>
      <w:r w:rsidRPr="006265C7">
        <w:rPr>
          <w:rStyle w:val="Strong"/>
          <w:rFonts w:cs="Times New Roman"/>
          <w:color w:val="auto"/>
        </w:rPr>
        <w:t xml:space="preserve"> </w:t>
      </w:r>
    </w:p>
    <w:p w14:paraId="5248E949" w14:textId="77777777" w:rsidR="006265C7" w:rsidRPr="006265C7" w:rsidRDefault="006265C7" w:rsidP="006265C7">
      <w:pPr>
        <w:pStyle w:val="NormalWeb"/>
        <w:spacing w:before="0" w:beforeAutospacing="0" w:after="0" w:afterAutospacing="0"/>
        <w:ind w:firstLine="630"/>
        <w:jc w:val="both"/>
      </w:pPr>
      <w:r w:rsidRPr="006265C7">
        <w:t xml:space="preserve">Data </w:t>
      </w:r>
      <w:proofErr w:type="spellStart"/>
      <w:r w:rsidRPr="006265C7">
        <w:t>dikumpulkan</w:t>
      </w:r>
      <w:proofErr w:type="spellEnd"/>
      <w:r w:rsidRPr="006265C7">
        <w:t xml:space="preserve"> </w:t>
      </w:r>
      <w:proofErr w:type="spellStart"/>
      <w:r w:rsidRPr="006265C7">
        <w:t>melalui</w:t>
      </w:r>
      <w:proofErr w:type="spellEnd"/>
      <w:r w:rsidRPr="006265C7">
        <w:t xml:space="preserve"> </w:t>
      </w:r>
      <w:proofErr w:type="spellStart"/>
      <w:r w:rsidRPr="006265C7">
        <w:t>dokumentasi</w:t>
      </w:r>
      <w:proofErr w:type="spellEnd"/>
      <w:r w:rsidRPr="006265C7">
        <w:t xml:space="preserve"> </w:t>
      </w:r>
      <w:proofErr w:type="spellStart"/>
      <w:r w:rsidRPr="006265C7">
        <w:t>terhadap</w:t>
      </w:r>
      <w:proofErr w:type="spellEnd"/>
      <w:r w:rsidRPr="006265C7">
        <w:t xml:space="preserve"> </w:t>
      </w:r>
      <w:proofErr w:type="spellStart"/>
      <w:r w:rsidRPr="006265C7">
        <w:t>laporan</w:t>
      </w:r>
      <w:proofErr w:type="spellEnd"/>
      <w:r w:rsidRPr="006265C7">
        <w:t xml:space="preserve"> </w:t>
      </w:r>
      <w:proofErr w:type="spellStart"/>
      <w:r w:rsidRPr="006265C7">
        <w:t>keuangan</w:t>
      </w:r>
      <w:proofErr w:type="spellEnd"/>
      <w:r w:rsidRPr="006265C7">
        <w:t xml:space="preserve"> yang </w:t>
      </w:r>
      <w:proofErr w:type="spellStart"/>
      <w:r w:rsidRPr="006265C7">
        <w:t>telah</w:t>
      </w:r>
      <w:proofErr w:type="spellEnd"/>
      <w:r w:rsidRPr="006265C7">
        <w:t xml:space="preserve"> </w:t>
      </w:r>
      <w:proofErr w:type="spellStart"/>
      <w:r w:rsidRPr="006265C7">
        <w:t>dipublikasikan</w:t>
      </w:r>
      <w:proofErr w:type="spellEnd"/>
      <w:r w:rsidRPr="006265C7">
        <w:t xml:space="preserve">, </w:t>
      </w:r>
      <w:proofErr w:type="spellStart"/>
      <w:r w:rsidRPr="006265C7">
        <w:t>kemudian</w:t>
      </w:r>
      <w:proofErr w:type="spellEnd"/>
      <w:r w:rsidRPr="006265C7">
        <w:t xml:space="preserve"> </w:t>
      </w:r>
      <w:proofErr w:type="spellStart"/>
      <w:r w:rsidRPr="006265C7">
        <w:t>dilakukan</w:t>
      </w:r>
      <w:proofErr w:type="spellEnd"/>
      <w:r w:rsidRPr="006265C7">
        <w:t xml:space="preserve"> </w:t>
      </w:r>
      <w:proofErr w:type="spellStart"/>
      <w:r w:rsidRPr="006265C7">
        <w:t>pencatatan</w:t>
      </w:r>
      <w:proofErr w:type="spellEnd"/>
      <w:r w:rsidRPr="006265C7">
        <w:t xml:space="preserve"> dan </w:t>
      </w:r>
      <w:proofErr w:type="spellStart"/>
      <w:r w:rsidRPr="006265C7">
        <w:t>klasifikasi</w:t>
      </w:r>
      <w:proofErr w:type="spellEnd"/>
      <w:r w:rsidRPr="006265C7">
        <w:t xml:space="preserve"> </w:t>
      </w:r>
      <w:proofErr w:type="spellStart"/>
      <w:r w:rsidRPr="006265C7">
        <w:t>sesuai</w:t>
      </w:r>
      <w:proofErr w:type="spellEnd"/>
      <w:r w:rsidRPr="006265C7">
        <w:t xml:space="preserve"> </w:t>
      </w:r>
      <w:proofErr w:type="spellStart"/>
      <w:r w:rsidRPr="006265C7">
        <w:t>dengan</w:t>
      </w:r>
      <w:proofErr w:type="spellEnd"/>
      <w:r w:rsidRPr="006265C7">
        <w:t xml:space="preserve"> </w:t>
      </w:r>
      <w:proofErr w:type="spellStart"/>
      <w:r w:rsidRPr="006265C7">
        <w:t>kebutuhan</w:t>
      </w:r>
      <w:proofErr w:type="spellEnd"/>
      <w:r w:rsidRPr="006265C7">
        <w:t xml:space="preserve"> </w:t>
      </w:r>
      <w:proofErr w:type="spellStart"/>
      <w:r w:rsidRPr="006265C7">
        <w:t>variabel</w:t>
      </w:r>
      <w:proofErr w:type="spellEnd"/>
      <w:r w:rsidRPr="006265C7">
        <w:t xml:space="preserve"> </w:t>
      </w:r>
      <w:proofErr w:type="spellStart"/>
      <w:r w:rsidRPr="006265C7">
        <w:t>penelitian</w:t>
      </w:r>
      <w:proofErr w:type="spellEnd"/>
      <w:r w:rsidRPr="006265C7">
        <w:t>.</w:t>
      </w:r>
    </w:p>
    <w:p w14:paraId="522A81B7" w14:textId="77777777" w:rsidR="006265C7" w:rsidRPr="006265C7" w:rsidRDefault="006265C7" w:rsidP="006265C7">
      <w:pPr>
        <w:pStyle w:val="Heading3"/>
        <w:spacing w:before="0"/>
        <w:jc w:val="both"/>
        <w:rPr>
          <w:rStyle w:val="Strong"/>
          <w:rFonts w:cs="Times New Roman"/>
          <w:color w:val="auto"/>
        </w:rPr>
      </w:pPr>
      <w:bookmarkStart w:id="28" w:name="_Toc207410716"/>
      <w:r w:rsidRPr="006265C7">
        <w:rPr>
          <w:rStyle w:val="Strong"/>
          <w:rFonts w:cs="Times New Roman"/>
          <w:color w:val="auto"/>
        </w:rPr>
        <w:t>3.5 Definisi Operasional Variabel</w:t>
      </w:r>
      <w:bookmarkEnd w:id="28"/>
    </w:p>
    <w:p w14:paraId="43BF2E69" w14:textId="77777777" w:rsidR="006265C7" w:rsidRPr="006265C7" w:rsidRDefault="006265C7" w:rsidP="006265C7">
      <w:pPr>
        <w:pStyle w:val="NormalWeb"/>
        <w:numPr>
          <w:ilvl w:val="0"/>
          <w:numId w:val="3"/>
        </w:numPr>
        <w:spacing w:before="0" w:beforeAutospacing="0" w:after="0" w:afterAutospacing="0"/>
        <w:jc w:val="both"/>
      </w:pPr>
      <w:proofErr w:type="spellStart"/>
      <w:r w:rsidRPr="006265C7">
        <w:rPr>
          <w:rStyle w:val="Strong"/>
        </w:rPr>
        <w:t>Profitabilitas</w:t>
      </w:r>
      <w:proofErr w:type="spellEnd"/>
      <w:r w:rsidRPr="006265C7">
        <w:rPr>
          <w:rStyle w:val="Strong"/>
        </w:rPr>
        <w:t xml:space="preserve"> (X1)</w:t>
      </w:r>
      <w:r w:rsidRPr="006265C7">
        <w:rPr>
          <w:b/>
          <w:bCs/>
        </w:rPr>
        <w:t>:</w:t>
      </w:r>
      <w:r w:rsidRPr="006265C7">
        <w:t xml:space="preserve"> </w:t>
      </w:r>
      <w:proofErr w:type="spellStart"/>
      <w:r w:rsidRPr="006265C7">
        <w:t>Diukur</w:t>
      </w:r>
      <w:proofErr w:type="spellEnd"/>
      <w:r w:rsidRPr="006265C7">
        <w:t xml:space="preserve"> </w:t>
      </w:r>
      <w:proofErr w:type="spellStart"/>
      <w:r w:rsidRPr="006265C7">
        <w:t>menggunakan</w:t>
      </w:r>
      <w:proofErr w:type="spellEnd"/>
      <w:r w:rsidRPr="006265C7">
        <w:t xml:space="preserve"> Return on Assets (ROA), </w:t>
      </w:r>
      <w:proofErr w:type="spellStart"/>
      <w:r w:rsidRPr="006265C7">
        <w:t>yaitu</w:t>
      </w:r>
      <w:proofErr w:type="spellEnd"/>
      <w:r w:rsidRPr="006265C7">
        <w:t xml:space="preserve"> </w:t>
      </w:r>
      <w:proofErr w:type="spellStart"/>
      <w:r w:rsidRPr="006265C7">
        <w:t>rasio</w:t>
      </w:r>
      <w:proofErr w:type="spellEnd"/>
      <w:r w:rsidRPr="006265C7">
        <w:t xml:space="preserve"> </w:t>
      </w:r>
      <w:proofErr w:type="spellStart"/>
      <w:r w:rsidRPr="006265C7">
        <w:t>antara</w:t>
      </w:r>
      <w:proofErr w:type="spellEnd"/>
      <w:r w:rsidRPr="006265C7">
        <w:t xml:space="preserve"> </w:t>
      </w:r>
      <w:proofErr w:type="spellStart"/>
      <w:r w:rsidRPr="006265C7">
        <w:t>laba</w:t>
      </w:r>
      <w:proofErr w:type="spellEnd"/>
      <w:r w:rsidRPr="006265C7">
        <w:t xml:space="preserve"> </w:t>
      </w:r>
      <w:proofErr w:type="spellStart"/>
      <w:r w:rsidRPr="006265C7">
        <w:t>bersih</w:t>
      </w:r>
      <w:proofErr w:type="spellEnd"/>
      <w:r w:rsidRPr="006265C7">
        <w:t xml:space="preserve"> </w:t>
      </w:r>
      <w:proofErr w:type="spellStart"/>
      <w:r w:rsidRPr="006265C7">
        <w:t>dengan</w:t>
      </w:r>
      <w:proofErr w:type="spellEnd"/>
      <w:r w:rsidRPr="006265C7">
        <w:t xml:space="preserve"> total asset </w:t>
      </w:r>
      <w:r w:rsidRPr="006265C7">
        <w:rPr>
          <w:lang w:val="en-ID"/>
        </w:rPr>
        <w:t>(</w:t>
      </w:r>
      <w:proofErr w:type="spellStart"/>
      <w:r w:rsidRPr="006265C7">
        <w:rPr>
          <w:lang w:val="en-ID"/>
        </w:rPr>
        <w:t>Afinindy</w:t>
      </w:r>
      <w:proofErr w:type="spellEnd"/>
      <w:r w:rsidRPr="006265C7">
        <w:rPr>
          <w:lang w:val="en-ID"/>
        </w:rPr>
        <w:t xml:space="preserve"> </w:t>
      </w:r>
      <w:r w:rsidRPr="006265C7">
        <w:rPr>
          <w:i/>
          <w:iCs/>
          <w:lang w:val="en-ID"/>
        </w:rPr>
        <w:t>et al</w:t>
      </w:r>
      <w:r w:rsidRPr="006265C7">
        <w:rPr>
          <w:lang w:val="en-ID"/>
        </w:rPr>
        <w:t xml:space="preserve">., 2021; Al-Najjar &amp; </w:t>
      </w:r>
      <w:proofErr w:type="spellStart"/>
      <w:r w:rsidRPr="006265C7">
        <w:rPr>
          <w:lang w:val="en-ID"/>
        </w:rPr>
        <w:t>Hussainey</w:t>
      </w:r>
      <w:proofErr w:type="spellEnd"/>
      <w:r w:rsidRPr="006265C7">
        <w:rPr>
          <w:lang w:val="en-ID"/>
        </w:rPr>
        <w:t>, 2022)</w:t>
      </w:r>
      <w:r w:rsidRPr="006265C7">
        <w:t>.</w:t>
      </w:r>
    </w:p>
    <w:p w14:paraId="18643F53" w14:textId="77777777" w:rsidR="006265C7" w:rsidRPr="006265C7" w:rsidRDefault="006265C7" w:rsidP="006265C7">
      <w:pPr>
        <w:pStyle w:val="NormalWeb"/>
        <w:numPr>
          <w:ilvl w:val="0"/>
          <w:numId w:val="3"/>
        </w:numPr>
        <w:spacing w:before="0" w:beforeAutospacing="0" w:after="0" w:afterAutospacing="0"/>
        <w:jc w:val="both"/>
      </w:pPr>
      <w:proofErr w:type="spellStart"/>
      <w:r w:rsidRPr="006265C7">
        <w:rPr>
          <w:rStyle w:val="Strong"/>
        </w:rPr>
        <w:t>Likuiditas</w:t>
      </w:r>
      <w:proofErr w:type="spellEnd"/>
      <w:r w:rsidRPr="006265C7">
        <w:rPr>
          <w:rStyle w:val="Strong"/>
        </w:rPr>
        <w:t xml:space="preserve"> (X2)</w:t>
      </w:r>
      <w:r w:rsidRPr="006265C7">
        <w:rPr>
          <w:b/>
          <w:bCs/>
        </w:rPr>
        <w:t>:</w:t>
      </w:r>
      <w:r w:rsidRPr="006265C7">
        <w:t xml:space="preserve"> </w:t>
      </w:r>
      <w:proofErr w:type="spellStart"/>
      <w:r w:rsidRPr="006265C7">
        <w:t>Diukur</w:t>
      </w:r>
      <w:proofErr w:type="spellEnd"/>
      <w:r w:rsidRPr="006265C7">
        <w:t xml:space="preserve"> </w:t>
      </w:r>
      <w:proofErr w:type="spellStart"/>
      <w:r w:rsidRPr="006265C7">
        <w:t>menggunakan</w:t>
      </w:r>
      <w:proofErr w:type="spellEnd"/>
      <w:r w:rsidRPr="006265C7">
        <w:t xml:space="preserve"> Current Ratio (CR), </w:t>
      </w:r>
      <w:proofErr w:type="spellStart"/>
      <w:r w:rsidRPr="006265C7">
        <w:t>yaitu</w:t>
      </w:r>
      <w:proofErr w:type="spellEnd"/>
      <w:r w:rsidRPr="006265C7">
        <w:t xml:space="preserve"> </w:t>
      </w:r>
      <w:proofErr w:type="spellStart"/>
      <w:r w:rsidRPr="006265C7">
        <w:t>perbandingan</w:t>
      </w:r>
      <w:proofErr w:type="spellEnd"/>
      <w:r w:rsidRPr="006265C7">
        <w:t xml:space="preserve"> </w:t>
      </w:r>
      <w:proofErr w:type="spellStart"/>
      <w:r w:rsidRPr="006265C7">
        <w:t>antara</w:t>
      </w:r>
      <w:proofErr w:type="spellEnd"/>
      <w:r w:rsidRPr="006265C7">
        <w:t xml:space="preserve"> </w:t>
      </w:r>
      <w:proofErr w:type="spellStart"/>
      <w:r w:rsidRPr="006265C7">
        <w:t>aset</w:t>
      </w:r>
      <w:proofErr w:type="spellEnd"/>
      <w:r w:rsidRPr="006265C7">
        <w:t xml:space="preserve"> </w:t>
      </w:r>
      <w:proofErr w:type="spellStart"/>
      <w:r w:rsidRPr="006265C7">
        <w:t>lancar</w:t>
      </w:r>
      <w:proofErr w:type="spellEnd"/>
      <w:r w:rsidRPr="006265C7">
        <w:t xml:space="preserve"> </w:t>
      </w:r>
      <w:proofErr w:type="spellStart"/>
      <w:r w:rsidRPr="006265C7">
        <w:t>dengan</w:t>
      </w:r>
      <w:proofErr w:type="spellEnd"/>
      <w:r w:rsidRPr="006265C7">
        <w:t xml:space="preserve"> </w:t>
      </w:r>
      <w:proofErr w:type="spellStart"/>
      <w:r w:rsidRPr="006265C7">
        <w:t>liabilitas</w:t>
      </w:r>
      <w:proofErr w:type="spellEnd"/>
      <w:r w:rsidRPr="006265C7">
        <w:t xml:space="preserve"> lancer </w:t>
      </w:r>
      <w:r w:rsidRPr="006265C7">
        <w:rPr>
          <w:lang w:val="en-ID"/>
        </w:rPr>
        <w:t>(Muna &amp; Kartini, 2023; Amir, 2023)</w:t>
      </w:r>
      <w:r w:rsidRPr="006265C7">
        <w:t>.</w:t>
      </w:r>
    </w:p>
    <w:p w14:paraId="58DE0A13" w14:textId="77777777" w:rsidR="006265C7" w:rsidRPr="006265C7" w:rsidRDefault="006265C7" w:rsidP="006265C7">
      <w:pPr>
        <w:pStyle w:val="NormalWeb"/>
        <w:numPr>
          <w:ilvl w:val="0"/>
          <w:numId w:val="3"/>
        </w:numPr>
        <w:spacing w:before="0" w:beforeAutospacing="0" w:after="0" w:afterAutospacing="0"/>
        <w:jc w:val="both"/>
      </w:pPr>
      <w:proofErr w:type="spellStart"/>
      <w:r w:rsidRPr="006265C7">
        <w:rPr>
          <w:rStyle w:val="Strong"/>
        </w:rPr>
        <w:t>Ukuran</w:t>
      </w:r>
      <w:proofErr w:type="spellEnd"/>
      <w:r w:rsidRPr="006265C7">
        <w:rPr>
          <w:rStyle w:val="Strong"/>
        </w:rPr>
        <w:t xml:space="preserve"> Perusahaan (X3)</w:t>
      </w:r>
      <w:r w:rsidRPr="006265C7">
        <w:rPr>
          <w:b/>
          <w:bCs/>
        </w:rPr>
        <w:t>:</w:t>
      </w:r>
      <w:r w:rsidRPr="006265C7">
        <w:t xml:space="preserve"> </w:t>
      </w:r>
      <w:proofErr w:type="spellStart"/>
      <w:r w:rsidRPr="006265C7">
        <w:t>Diukur</w:t>
      </w:r>
      <w:proofErr w:type="spellEnd"/>
      <w:r w:rsidRPr="006265C7">
        <w:t xml:space="preserve"> </w:t>
      </w:r>
      <w:proofErr w:type="spellStart"/>
      <w:r w:rsidRPr="006265C7">
        <w:t>menggunakan</w:t>
      </w:r>
      <w:proofErr w:type="spellEnd"/>
      <w:r w:rsidRPr="006265C7">
        <w:t xml:space="preserve"> </w:t>
      </w:r>
      <w:proofErr w:type="spellStart"/>
      <w:r w:rsidRPr="006265C7">
        <w:t>logaritma</w:t>
      </w:r>
      <w:proofErr w:type="spellEnd"/>
      <w:r w:rsidRPr="006265C7">
        <w:t xml:space="preserve"> natural </w:t>
      </w:r>
      <w:proofErr w:type="spellStart"/>
      <w:r w:rsidRPr="006265C7">
        <w:t>dari</w:t>
      </w:r>
      <w:proofErr w:type="spellEnd"/>
      <w:r w:rsidRPr="006265C7">
        <w:t xml:space="preserve"> total </w:t>
      </w:r>
      <w:proofErr w:type="spellStart"/>
      <w:r w:rsidRPr="006265C7">
        <w:t>aset</w:t>
      </w:r>
      <w:proofErr w:type="spellEnd"/>
      <w:r w:rsidRPr="006265C7">
        <w:t xml:space="preserve"> Perusahaan </w:t>
      </w:r>
      <w:r w:rsidRPr="006265C7">
        <w:rPr>
          <w:lang w:val="en-ID"/>
        </w:rPr>
        <w:t>(</w:t>
      </w:r>
      <w:proofErr w:type="spellStart"/>
      <w:r w:rsidRPr="006265C7">
        <w:rPr>
          <w:lang w:val="en-ID"/>
        </w:rPr>
        <w:t>Mayasari</w:t>
      </w:r>
      <w:proofErr w:type="spellEnd"/>
      <w:r w:rsidRPr="006265C7">
        <w:rPr>
          <w:lang w:val="en-ID"/>
        </w:rPr>
        <w:t xml:space="preserve">, 2024; </w:t>
      </w:r>
      <w:proofErr w:type="spellStart"/>
      <w:r w:rsidRPr="006265C7">
        <w:rPr>
          <w:lang w:val="en-ID"/>
        </w:rPr>
        <w:t>Sudiyatno</w:t>
      </w:r>
      <w:proofErr w:type="spellEnd"/>
      <w:r w:rsidRPr="006265C7">
        <w:rPr>
          <w:lang w:val="en-ID"/>
        </w:rPr>
        <w:t xml:space="preserve"> </w:t>
      </w:r>
      <w:r w:rsidRPr="006265C7">
        <w:rPr>
          <w:i/>
          <w:iCs/>
          <w:lang w:val="en-ID"/>
        </w:rPr>
        <w:t>et al</w:t>
      </w:r>
      <w:r w:rsidRPr="006265C7">
        <w:rPr>
          <w:lang w:val="en-ID"/>
        </w:rPr>
        <w:t>., 2020)</w:t>
      </w:r>
      <w:r w:rsidRPr="006265C7">
        <w:rPr>
          <w:rStyle w:val="Strong"/>
        </w:rPr>
        <w:t>.</w:t>
      </w:r>
    </w:p>
    <w:p w14:paraId="59355A36" w14:textId="77777777" w:rsidR="006265C7" w:rsidRPr="006265C7" w:rsidRDefault="006265C7" w:rsidP="006265C7">
      <w:pPr>
        <w:pStyle w:val="NormalWeb"/>
        <w:numPr>
          <w:ilvl w:val="0"/>
          <w:numId w:val="3"/>
        </w:numPr>
        <w:spacing w:before="0" w:beforeAutospacing="0" w:after="0" w:afterAutospacing="0"/>
        <w:jc w:val="both"/>
      </w:pPr>
      <w:proofErr w:type="spellStart"/>
      <w:r w:rsidRPr="006265C7">
        <w:rPr>
          <w:rStyle w:val="Strong"/>
        </w:rPr>
        <w:t>Struktur</w:t>
      </w:r>
      <w:proofErr w:type="spellEnd"/>
      <w:r w:rsidRPr="006265C7">
        <w:rPr>
          <w:rStyle w:val="Strong"/>
        </w:rPr>
        <w:t xml:space="preserve"> Modal (Z)</w:t>
      </w:r>
      <w:r w:rsidRPr="006265C7">
        <w:rPr>
          <w:b/>
          <w:bCs/>
        </w:rPr>
        <w:t>:</w:t>
      </w:r>
      <w:r w:rsidRPr="006265C7">
        <w:t xml:space="preserve"> </w:t>
      </w:r>
      <w:proofErr w:type="spellStart"/>
      <w:r w:rsidRPr="006265C7">
        <w:t>Diukur</w:t>
      </w:r>
      <w:proofErr w:type="spellEnd"/>
      <w:r w:rsidRPr="006265C7">
        <w:t xml:space="preserve"> </w:t>
      </w:r>
      <w:proofErr w:type="spellStart"/>
      <w:r w:rsidRPr="006265C7">
        <w:t>menggunakan</w:t>
      </w:r>
      <w:proofErr w:type="spellEnd"/>
      <w:r w:rsidRPr="006265C7">
        <w:t xml:space="preserve"> Debt to Equity Ratio (DER), </w:t>
      </w:r>
      <w:proofErr w:type="spellStart"/>
      <w:r w:rsidRPr="006265C7">
        <w:t>yaitu</w:t>
      </w:r>
      <w:proofErr w:type="spellEnd"/>
      <w:r w:rsidRPr="006265C7">
        <w:t xml:space="preserve"> </w:t>
      </w:r>
      <w:proofErr w:type="spellStart"/>
      <w:r w:rsidRPr="006265C7">
        <w:t>rasio</w:t>
      </w:r>
      <w:proofErr w:type="spellEnd"/>
      <w:r w:rsidRPr="006265C7">
        <w:t xml:space="preserve"> total utang </w:t>
      </w:r>
      <w:proofErr w:type="spellStart"/>
      <w:r w:rsidRPr="006265C7">
        <w:t>terhadap</w:t>
      </w:r>
      <w:proofErr w:type="spellEnd"/>
      <w:r w:rsidRPr="006265C7">
        <w:t xml:space="preserve"> total </w:t>
      </w:r>
      <w:proofErr w:type="spellStart"/>
      <w:r w:rsidRPr="006265C7">
        <w:t>ekuitas</w:t>
      </w:r>
      <w:proofErr w:type="spellEnd"/>
      <w:r w:rsidRPr="006265C7">
        <w:t xml:space="preserve"> </w:t>
      </w:r>
      <w:r w:rsidRPr="006265C7">
        <w:rPr>
          <w:lang w:val="en-ID"/>
        </w:rPr>
        <w:t xml:space="preserve">(Riyanto, 2020; Wahyudi &amp; </w:t>
      </w:r>
      <w:proofErr w:type="spellStart"/>
      <w:r w:rsidRPr="006265C7">
        <w:rPr>
          <w:lang w:val="en-ID"/>
        </w:rPr>
        <w:t>Pawestri</w:t>
      </w:r>
      <w:proofErr w:type="spellEnd"/>
      <w:r w:rsidRPr="006265C7">
        <w:rPr>
          <w:lang w:val="en-ID"/>
        </w:rPr>
        <w:t>, 2021)</w:t>
      </w:r>
      <w:r w:rsidRPr="006265C7">
        <w:t>.</w:t>
      </w:r>
    </w:p>
    <w:p w14:paraId="6ED2A541" w14:textId="77777777" w:rsidR="006265C7" w:rsidRPr="006265C7" w:rsidRDefault="006265C7" w:rsidP="006265C7">
      <w:pPr>
        <w:pStyle w:val="NormalWeb"/>
        <w:numPr>
          <w:ilvl w:val="0"/>
          <w:numId w:val="3"/>
        </w:numPr>
        <w:spacing w:before="0" w:beforeAutospacing="0" w:after="0" w:afterAutospacing="0"/>
        <w:jc w:val="both"/>
      </w:pPr>
      <w:r w:rsidRPr="006265C7">
        <w:rPr>
          <w:rStyle w:val="Strong"/>
        </w:rPr>
        <w:t>Nilai Perusahaan (Y)</w:t>
      </w:r>
      <w:r w:rsidRPr="006265C7">
        <w:rPr>
          <w:b/>
          <w:bCs/>
        </w:rPr>
        <w:t>:</w:t>
      </w:r>
      <w:r w:rsidRPr="006265C7">
        <w:t xml:space="preserve"> </w:t>
      </w:r>
      <w:proofErr w:type="spellStart"/>
      <w:r w:rsidRPr="006265C7">
        <w:t>Diukur</w:t>
      </w:r>
      <w:proofErr w:type="spellEnd"/>
      <w:r w:rsidRPr="006265C7">
        <w:t xml:space="preserve"> </w:t>
      </w:r>
      <w:proofErr w:type="spellStart"/>
      <w:r w:rsidRPr="006265C7">
        <w:t>menggunakan</w:t>
      </w:r>
      <w:proofErr w:type="spellEnd"/>
      <w:r w:rsidRPr="006265C7">
        <w:t xml:space="preserve"> </w:t>
      </w:r>
      <w:r w:rsidRPr="006265C7">
        <w:rPr>
          <w:i/>
          <w:iCs/>
        </w:rPr>
        <w:t xml:space="preserve">Price to Book Value </w:t>
      </w:r>
      <w:r w:rsidRPr="006265C7">
        <w:t xml:space="preserve">(PBV), </w:t>
      </w:r>
      <w:proofErr w:type="spellStart"/>
      <w:r w:rsidRPr="006265C7">
        <w:t>yaitu</w:t>
      </w:r>
      <w:proofErr w:type="spellEnd"/>
      <w:r w:rsidRPr="006265C7">
        <w:t xml:space="preserve"> </w:t>
      </w:r>
      <w:proofErr w:type="spellStart"/>
      <w:r w:rsidRPr="006265C7">
        <w:t>perbandingan</w:t>
      </w:r>
      <w:proofErr w:type="spellEnd"/>
      <w:r w:rsidRPr="006265C7">
        <w:t xml:space="preserve"> </w:t>
      </w:r>
      <w:proofErr w:type="spellStart"/>
      <w:r w:rsidRPr="006265C7">
        <w:t>antara</w:t>
      </w:r>
      <w:proofErr w:type="spellEnd"/>
      <w:r w:rsidRPr="006265C7">
        <w:t xml:space="preserve"> </w:t>
      </w:r>
      <w:proofErr w:type="spellStart"/>
      <w:r w:rsidRPr="006265C7">
        <w:t>harga</w:t>
      </w:r>
      <w:proofErr w:type="spellEnd"/>
      <w:r w:rsidRPr="006265C7">
        <w:t xml:space="preserve"> pasar </w:t>
      </w:r>
      <w:proofErr w:type="spellStart"/>
      <w:r w:rsidRPr="006265C7">
        <w:t>saham</w:t>
      </w:r>
      <w:proofErr w:type="spellEnd"/>
      <w:r w:rsidRPr="006265C7">
        <w:t xml:space="preserve"> </w:t>
      </w:r>
      <w:proofErr w:type="spellStart"/>
      <w:r w:rsidRPr="006265C7">
        <w:t>dengan</w:t>
      </w:r>
      <w:proofErr w:type="spellEnd"/>
      <w:r w:rsidRPr="006265C7">
        <w:t xml:space="preserve"> </w:t>
      </w:r>
      <w:proofErr w:type="spellStart"/>
      <w:r w:rsidRPr="006265C7">
        <w:t>nilai</w:t>
      </w:r>
      <w:proofErr w:type="spellEnd"/>
      <w:r w:rsidRPr="006265C7">
        <w:t xml:space="preserve"> </w:t>
      </w:r>
      <w:proofErr w:type="spellStart"/>
      <w:r w:rsidRPr="006265C7">
        <w:t>buku</w:t>
      </w:r>
      <w:proofErr w:type="spellEnd"/>
      <w:r w:rsidRPr="006265C7">
        <w:t xml:space="preserve"> Perusahaan </w:t>
      </w:r>
      <w:r w:rsidRPr="006265C7">
        <w:rPr>
          <w:lang w:val="en-ID"/>
        </w:rPr>
        <w:t xml:space="preserve">(Margono &amp; </w:t>
      </w:r>
      <w:proofErr w:type="spellStart"/>
      <w:r w:rsidRPr="006265C7">
        <w:rPr>
          <w:lang w:val="en-ID"/>
        </w:rPr>
        <w:t>Gantino</w:t>
      </w:r>
      <w:proofErr w:type="spellEnd"/>
      <w:r w:rsidRPr="006265C7">
        <w:rPr>
          <w:lang w:val="en-ID"/>
        </w:rPr>
        <w:t>, 2021; Putra &amp; Dewi, 2021)</w:t>
      </w:r>
      <w:r w:rsidRPr="006265C7">
        <w:t>.</w:t>
      </w:r>
    </w:p>
    <w:p w14:paraId="221A8E13" w14:textId="77777777" w:rsidR="006265C7" w:rsidRPr="006265C7" w:rsidRDefault="006265C7" w:rsidP="006265C7">
      <w:pPr>
        <w:pStyle w:val="Heading3"/>
        <w:spacing w:before="0"/>
        <w:jc w:val="both"/>
        <w:rPr>
          <w:rStyle w:val="Strong"/>
          <w:rFonts w:cs="Times New Roman"/>
          <w:color w:val="auto"/>
        </w:rPr>
      </w:pPr>
      <w:bookmarkStart w:id="29" w:name="_Toc207410717"/>
      <w:r w:rsidRPr="006265C7">
        <w:rPr>
          <w:rStyle w:val="Strong"/>
          <w:rFonts w:cs="Times New Roman"/>
          <w:color w:val="auto"/>
        </w:rPr>
        <w:t>3.</w:t>
      </w:r>
      <w:bookmarkStart w:id="30" w:name="_Toc160465631"/>
      <w:r w:rsidRPr="006265C7">
        <w:rPr>
          <w:rStyle w:val="Strong"/>
          <w:rFonts w:cs="Times New Roman"/>
          <w:color w:val="auto"/>
        </w:rPr>
        <w:t>6. Metode Analisis Data</w:t>
      </w:r>
      <w:bookmarkEnd w:id="29"/>
      <w:bookmarkEnd w:id="30"/>
    </w:p>
    <w:p w14:paraId="6FC93243" w14:textId="77777777" w:rsidR="006265C7" w:rsidRPr="006265C7" w:rsidRDefault="006265C7" w:rsidP="006265C7">
      <w:pPr>
        <w:pStyle w:val="NormalWeb"/>
        <w:spacing w:before="0" w:beforeAutospacing="0" w:after="0" w:afterAutospacing="0"/>
        <w:ind w:firstLine="720"/>
        <w:jc w:val="both"/>
      </w:pPr>
      <w:bookmarkStart w:id="31" w:name="_bookmark69"/>
      <w:bookmarkEnd w:id="31"/>
      <w:r w:rsidRPr="006265C7">
        <w:t xml:space="preserve">Pada </w:t>
      </w:r>
      <w:proofErr w:type="spellStart"/>
      <w:r w:rsidRPr="006265C7">
        <w:t>penelitian</w:t>
      </w:r>
      <w:proofErr w:type="spellEnd"/>
      <w:r w:rsidRPr="006265C7">
        <w:t xml:space="preserve"> ini, </w:t>
      </w:r>
      <w:proofErr w:type="spellStart"/>
      <w:r w:rsidRPr="006265C7">
        <w:t>teknik</w:t>
      </w:r>
      <w:proofErr w:type="spellEnd"/>
      <w:r w:rsidRPr="006265C7">
        <w:t xml:space="preserve"> </w:t>
      </w:r>
      <w:proofErr w:type="spellStart"/>
      <w:r w:rsidRPr="006265C7">
        <w:t>analisis</w:t>
      </w:r>
      <w:proofErr w:type="spellEnd"/>
      <w:r w:rsidRPr="006265C7">
        <w:t xml:space="preserve"> data yang </w:t>
      </w:r>
      <w:proofErr w:type="spellStart"/>
      <w:r w:rsidRPr="006265C7">
        <w:t>digunakan</w:t>
      </w:r>
      <w:proofErr w:type="spellEnd"/>
      <w:r w:rsidRPr="006265C7">
        <w:t xml:space="preserve"> </w:t>
      </w:r>
      <w:proofErr w:type="spellStart"/>
      <w:r w:rsidRPr="006265C7">
        <w:t>adalah</w:t>
      </w:r>
      <w:proofErr w:type="spellEnd"/>
      <w:r w:rsidRPr="006265C7">
        <w:t xml:space="preserve"> </w:t>
      </w:r>
      <w:r w:rsidRPr="006265C7">
        <w:rPr>
          <w:rStyle w:val="Strong"/>
        </w:rPr>
        <w:t>Structural Equation Modeling (SEM)</w:t>
      </w:r>
      <w:r w:rsidRPr="006265C7">
        <w:rPr>
          <w:b/>
          <w:bCs/>
        </w:rPr>
        <w:t xml:space="preserve"> </w:t>
      </w:r>
      <w:proofErr w:type="spellStart"/>
      <w:r w:rsidRPr="006265C7">
        <w:t>berbasis</w:t>
      </w:r>
      <w:proofErr w:type="spellEnd"/>
      <w:r w:rsidRPr="006265C7">
        <w:rPr>
          <w:b/>
          <w:bCs/>
        </w:rPr>
        <w:t xml:space="preserve"> </w:t>
      </w:r>
      <w:r w:rsidRPr="006265C7">
        <w:rPr>
          <w:rStyle w:val="Strong"/>
        </w:rPr>
        <w:t>Partial Least Square (PLS)</w:t>
      </w:r>
      <w:r w:rsidRPr="006265C7">
        <w:rPr>
          <w:b/>
          <w:bCs/>
        </w:rPr>
        <w:t xml:space="preserve"> </w:t>
      </w:r>
      <w:proofErr w:type="spellStart"/>
      <w:r w:rsidRPr="006265C7">
        <w:t>dengan</w:t>
      </w:r>
      <w:proofErr w:type="spellEnd"/>
      <w:r w:rsidRPr="006265C7">
        <w:t xml:space="preserve"> </w:t>
      </w:r>
      <w:proofErr w:type="spellStart"/>
      <w:r w:rsidRPr="006265C7">
        <w:t>bantuan</w:t>
      </w:r>
      <w:proofErr w:type="spellEnd"/>
      <w:r w:rsidRPr="006265C7">
        <w:t xml:space="preserve"> program</w:t>
      </w:r>
      <w:r w:rsidRPr="006265C7">
        <w:rPr>
          <w:b/>
          <w:bCs/>
        </w:rPr>
        <w:t xml:space="preserve"> </w:t>
      </w:r>
      <w:proofErr w:type="spellStart"/>
      <w:r w:rsidRPr="006265C7">
        <w:rPr>
          <w:rStyle w:val="Strong"/>
        </w:rPr>
        <w:t>SmartPLS</w:t>
      </w:r>
      <w:proofErr w:type="spellEnd"/>
      <w:r w:rsidRPr="006265C7">
        <w:rPr>
          <w:b/>
          <w:bCs/>
        </w:rPr>
        <w:t>.</w:t>
      </w:r>
      <w:r w:rsidRPr="006265C7">
        <w:t xml:space="preserve"> SEM PLS </w:t>
      </w:r>
      <w:proofErr w:type="spellStart"/>
      <w:r w:rsidRPr="006265C7">
        <w:t>dipilih</w:t>
      </w:r>
      <w:proofErr w:type="spellEnd"/>
      <w:r w:rsidRPr="006265C7">
        <w:t xml:space="preserve"> </w:t>
      </w:r>
      <w:proofErr w:type="spellStart"/>
      <w:r w:rsidRPr="006265C7">
        <w:t>karena</w:t>
      </w:r>
      <w:proofErr w:type="spellEnd"/>
      <w:r w:rsidRPr="006265C7">
        <w:t xml:space="preserve"> </w:t>
      </w:r>
      <w:proofErr w:type="spellStart"/>
      <w:r w:rsidRPr="006265C7">
        <w:t>mampu</w:t>
      </w:r>
      <w:proofErr w:type="spellEnd"/>
      <w:r w:rsidRPr="006265C7">
        <w:t xml:space="preserve"> </w:t>
      </w:r>
      <w:proofErr w:type="spellStart"/>
      <w:r w:rsidRPr="006265C7">
        <w:t>menganalisis</w:t>
      </w:r>
      <w:proofErr w:type="spellEnd"/>
      <w:r w:rsidRPr="006265C7">
        <w:t xml:space="preserve"> </w:t>
      </w:r>
      <w:proofErr w:type="spellStart"/>
      <w:r w:rsidRPr="006265C7">
        <w:t>hubungan</w:t>
      </w:r>
      <w:proofErr w:type="spellEnd"/>
      <w:r w:rsidRPr="006265C7">
        <w:t xml:space="preserve"> </w:t>
      </w:r>
      <w:proofErr w:type="spellStart"/>
      <w:r w:rsidRPr="006265C7">
        <w:t>antar</w:t>
      </w:r>
      <w:proofErr w:type="spellEnd"/>
      <w:r w:rsidRPr="006265C7">
        <w:t xml:space="preserve"> </w:t>
      </w:r>
      <w:proofErr w:type="spellStart"/>
      <w:r w:rsidRPr="006265C7">
        <w:t>variabel</w:t>
      </w:r>
      <w:proofErr w:type="spellEnd"/>
      <w:r w:rsidRPr="006265C7">
        <w:t xml:space="preserve"> laten </w:t>
      </w:r>
      <w:proofErr w:type="spellStart"/>
      <w:r w:rsidRPr="006265C7">
        <w:t>secara</w:t>
      </w:r>
      <w:proofErr w:type="spellEnd"/>
      <w:r w:rsidRPr="006265C7">
        <w:t xml:space="preserve"> </w:t>
      </w:r>
      <w:proofErr w:type="spellStart"/>
      <w:r w:rsidRPr="006265C7">
        <w:t>simultan</w:t>
      </w:r>
      <w:proofErr w:type="spellEnd"/>
      <w:r w:rsidRPr="006265C7">
        <w:t xml:space="preserve">, </w:t>
      </w:r>
      <w:proofErr w:type="spellStart"/>
      <w:r w:rsidRPr="006265C7">
        <w:t>cocok</w:t>
      </w:r>
      <w:proofErr w:type="spellEnd"/>
      <w:r w:rsidRPr="006265C7">
        <w:t xml:space="preserve"> </w:t>
      </w:r>
      <w:proofErr w:type="spellStart"/>
      <w:r w:rsidRPr="006265C7">
        <w:t>digunakan</w:t>
      </w:r>
      <w:proofErr w:type="spellEnd"/>
      <w:r w:rsidRPr="006265C7">
        <w:t xml:space="preserve"> </w:t>
      </w:r>
      <w:proofErr w:type="spellStart"/>
      <w:r w:rsidRPr="006265C7">
        <w:t>untuk</w:t>
      </w:r>
      <w:proofErr w:type="spellEnd"/>
      <w:r w:rsidRPr="006265C7">
        <w:t xml:space="preserve"> </w:t>
      </w:r>
      <w:proofErr w:type="spellStart"/>
      <w:r w:rsidRPr="006265C7">
        <w:t>jumlah</w:t>
      </w:r>
      <w:proofErr w:type="spellEnd"/>
      <w:r w:rsidRPr="006265C7">
        <w:t xml:space="preserve"> </w:t>
      </w:r>
      <w:proofErr w:type="spellStart"/>
      <w:r w:rsidRPr="006265C7">
        <w:t>sampel</w:t>
      </w:r>
      <w:proofErr w:type="spellEnd"/>
      <w:r w:rsidRPr="006265C7">
        <w:t xml:space="preserve"> </w:t>
      </w:r>
      <w:proofErr w:type="spellStart"/>
      <w:r w:rsidRPr="006265C7">
        <w:t>relatif</w:t>
      </w:r>
      <w:proofErr w:type="spellEnd"/>
      <w:r w:rsidRPr="006265C7">
        <w:t xml:space="preserve"> </w:t>
      </w:r>
      <w:proofErr w:type="spellStart"/>
      <w:r w:rsidRPr="006265C7">
        <w:t>kecil</w:t>
      </w:r>
      <w:proofErr w:type="spellEnd"/>
      <w:r w:rsidRPr="006265C7">
        <w:t xml:space="preserve"> (</w:t>
      </w:r>
      <w:proofErr w:type="spellStart"/>
      <w:r w:rsidRPr="006265C7">
        <w:t>dibawah</w:t>
      </w:r>
      <w:proofErr w:type="spellEnd"/>
      <w:r w:rsidRPr="006265C7">
        <w:t xml:space="preserve"> 100) dan minimal 60, </w:t>
      </w:r>
      <w:proofErr w:type="spellStart"/>
      <w:r w:rsidRPr="006265C7">
        <w:t>serta</w:t>
      </w:r>
      <w:proofErr w:type="spellEnd"/>
      <w:r w:rsidRPr="006265C7">
        <w:t xml:space="preserve"> </w:t>
      </w:r>
      <w:proofErr w:type="spellStart"/>
      <w:r w:rsidRPr="006265C7">
        <w:t>tidak</w:t>
      </w:r>
      <w:proofErr w:type="spellEnd"/>
      <w:r w:rsidRPr="006265C7">
        <w:t xml:space="preserve"> </w:t>
      </w:r>
      <w:proofErr w:type="spellStart"/>
      <w:r w:rsidRPr="006265C7">
        <w:t>menuntut</w:t>
      </w:r>
      <w:proofErr w:type="spellEnd"/>
      <w:r w:rsidRPr="006265C7">
        <w:t xml:space="preserve"> </w:t>
      </w:r>
      <w:proofErr w:type="spellStart"/>
      <w:r w:rsidRPr="006265C7">
        <w:t>asumsi</w:t>
      </w:r>
      <w:proofErr w:type="spellEnd"/>
      <w:r w:rsidRPr="006265C7">
        <w:t xml:space="preserve"> </w:t>
      </w:r>
      <w:proofErr w:type="spellStart"/>
      <w:r w:rsidRPr="006265C7">
        <w:t>distribusi</w:t>
      </w:r>
      <w:proofErr w:type="spellEnd"/>
      <w:r w:rsidRPr="006265C7">
        <w:t xml:space="preserve"> normal </w:t>
      </w:r>
      <w:proofErr w:type="spellStart"/>
      <w:r w:rsidRPr="006265C7">
        <w:t>multivariat</w:t>
      </w:r>
      <w:proofErr w:type="spellEnd"/>
      <w:r w:rsidRPr="006265C7">
        <w:t xml:space="preserve"> yang </w:t>
      </w:r>
      <w:proofErr w:type="spellStart"/>
      <w:r w:rsidRPr="006265C7">
        <w:t>ketat</w:t>
      </w:r>
      <w:proofErr w:type="spellEnd"/>
      <w:r w:rsidRPr="006265C7">
        <w:t>.</w:t>
      </w:r>
    </w:p>
    <w:p w14:paraId="149A197F" w14:textId="77777777" w:rsidR="006265C7" w:rsidRDefault="006265C7" w:rsidP="006265C7">
      <w:pPr>
        <w:rPr>
          <w:rFonts w:asciiTheme="majorBidi" w:hAnsiTheme="majorBidi" w:cstheme="majorBidi"/>
          <w:b/>
          <w:bCs/>
          <w:sz w:val="24"/>
          <w:szCs w:val="24"/>
        </w:rPr>
      </w:pPr>
    </w:p>
    <w:p w14:paraId="2F509122" w14:textId="77777777" w:rsidR="006265C7" w:rsidRPr="006265C7" w:rsidRDefault="006265C7" w:rsidP="006265C7"/>
    <w:sectPr w:rsidR="006265C7" w:rsidRPr="006265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NotoSans-Regular">
    <w:altName w:val="Yu Gothic"/>
    <w:panose1 w:val="00000000000000000000"/>
    <w:charset w:val="81"/>
    <w:family w:val="auto"/>
    <w:notTrueType/>
    <w:pitch w:val="default"/>
    <w:sig w:usb0="00000003" w:usb1="09070000" w:usb2="00000010" w:usb3="00000000" w:csb0="000A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1B7953"/>
    <w:multiLevelType w:val="multilevel"/>
    <w:tmpl w:val="509A8B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1D6559D"/>
    <w:multiLevelType w:val="multilevel"/>
    <w:tmpl w:val="380A2D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8AC50F6"/>
    <w:multiLevelType w:val="multilevel"/>
    <w:tmpl w:val="5ECAB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84735972">
    <w:abstractNumId w:val="1"/>
  </w:num>
  <w:num w:numId="2" w16cid:durableId="1797020141">
    <w:abstractNumId w:val="0"/>
  </w:num>
  <w:num w:numId="3" w16cid:durableId="397479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5C7"/>
    <w:rsid w:val="001D103D"/>
    <w:rsid w:val="00324271"/>
    <w:rsid w:val="0036693C"/>
    <w:rsid w:val="003B4679"/>
    <w:rsid w:val="00447A10"/>
    <w:rsid w:val="006265C7"/>
    <w:rsid w:val="00941E96"/>
    <w:rsid w:val="00C94F29"/>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2E0FC"/>
  <w15:chartTrackingRefBased/>
  <w15:docId w15:val="{A177875E-38D2-4E38-AB26-50BE57AE1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265C7"/>
    <w:pPr>
      <w:widowControl w:val="0"/>
      <w:autoSpaceDE w:val="0"/>
      <w:autoSpaceDN w:val="0"/>
      <w:spacing w:after="0" w:line="240" w:lineRule="auto"/>
    </w:pPr>
    <w:rPr>
      <w:rFonts w:ascii="Times New Roman" w:eastAsia="Times New Roman" w:hAnsi="Times New Roman" w:cs="Times New Roman"/>
      <w:kern w:val="0"/>
      <w:szCs w:val="22"/>
      <w:lang w:val="id" w:bidi="ar-SA"/>
      <w14:ligatures w14:val="none"/>
    </w:rPr>
  </w:style>
  <w:style w:type="paragraph" w:styleId="Heading1">
    <w:name w:val="heading 1"/>
    <w:basedOn w:val="Normal"/>
    <w:next w:val="Normal"/>
    <w:link w:val="Heading1Char"/>
    <w:uiPriority w:val="9"/>
    <w:qFormat/>
    <w:rsid w:val="006265C7"/>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6265C7"/>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6265C7"/>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6265C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265C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265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65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65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65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65C7"/>
    <w:rPr>
      <w:rFonts w:asciiTheme="majorHAnsi" w:eastAsiaTheme="majorEastAsia" w:hAnsiTheme="majorHAnsi" w:cstheme="majorBidi"/>
      <w:noProof/>
      <w:color w:val="2F5496" w:themeColor="accent1" w:themeShade="BF"/>
      <w:sz w:val="40"/>
      <w:szCs w:val="50"/>
    </w:rPr>
  </w:style>
  <w:style w:type="character" w:customStyle="1" w:styleId="Heading2Char">
    <w:name w:val="Heading 2 Char"/>
    <w:basedOn w:val="DefaultParagraphFont"/>
    <w:link w:val="Heading2"/>
    <w:uiPriority w:val="9"/>
    <w:semiHidden/>
    <w:rsid w:val="006265C7"/>
    <w:rPr>
      <w:rFonts w:asciiTheme="majorHAnsi" w:eastAsiaTheme="majorEastAsia" w:hAnsiTheme="majorHAnsi" w:cstheme="majorBidi"/>
      <w:noProof/>
      <w:color w:val="2F5496" w:themeColor="accent1" w:themeShade="BF"/>
      <w:sz w:val="32"/>
      <w:szCs w:val="40"/>
    </w:rPr>
  </w:style>
  <w:style w:type="character" w:customStyle="1" w:styleId="Heading3Char">
    <w:name w:val="Heading 3 Char"/>
    <w:basedOn w:val="DefaultParagraphFont"/>
    <w:link w:val="Heading3"/>
    <w:uiPriority w:val="9"/>
    <w:semiHidden/>
    <w:rsid w:val="006265C7"/>
    <w:rPr>
      <w:rFonts w:eastAsiaTheme="majorEastAsia" w:cstheme="majorBidi"/>
      <w:noProof/>
      <w:color w:val="2F5496" w:themeColor="accent1" w:themeShade="BF"/>
      <w:sz w:val="28"/>
      <w:szCs w:val="35"/>
    </w:rPr>
  </w:style>
  <w:style w:type="character" w:customStyle="1" w:styleId="Heading4Char">
    <w:name w:val="Heading 4 Char"/>
    <w:basedOn w:val="DefaultParagraphFont"/>
    <w:link w:val="Heading4"/>
    <w:uiPriority w:val="9"/>
    <w:semiHidden/>
    <w:rsid w:val="006265C7"/>
    <w:rPr>
      <w:rFonts w:eastAsiaTheme="majorEastAsia" w:cstheme="majorBidi"/>
      <w:i/>
      <w:iCs/>
      <w:noProof/>
      <w:color w:val="2F5496" w:themeColor="accent1" w:themeShade="BF"/>
    </w:rPr>
  </w:style>
  <w:style w:type="character" w:customStyle="1" w:styleId="Heading5Char">
    <w:name w:val="Heading 5 Char"/>
    <w:basedOn w:val="DefaultParagraphFont"/>
    <w:link w:val="Heading5"/>
    <w:uiPriority w:val="9"/>
    <w:semiHidden/>
    <w:rsid w:val="006265C7"/>
    <w:rPr>
      <w:rFonts w:eastAsiaTheme="majorEastAsia" w:cstheme="majorBidi"/>
      <w:noProof/>
      <w:color w:val="2F5496" w:themeColor="accent1" w:themeShade="BF"/>
    </w:rPr>
  </w:style>
  <w:style w:type="character" w:customStyle="1" w:styleId="Heading6Char">
    <w:name w:val="Heading 6 Char"/>
    <w:basedOn w:val="DefaultParagraphFont"/>
    <w:link w:val="Heading6"/>
    <w:uiPriority w:val="9"/>
    <w:semiHidden/>
    <w:rsid w:val="006265C7"/>
    <w:rPr>
      <w:rFonts w:eastAsiaTheme="majorEastAsia" w:cstheme="majorBidi"/>
      <w:i/>
      <w:iCs/>
      <w:noProof/>
      <w:color w:val="595959" w:themeColor="text1" w:themeTint="A6"/>
    </w:rPr>
  </w:style>
  <w:style w:type="character" w:customStyle="1" w:styleId="Heading7Char">
    <w:name w:val="Heading 7 Char"/>
    <w:basedOn w:val="DefaultParagraphFont"/>
    <w:link w:val="Heading7"/>
    <w:uiPriority w:val="9"/>
    <w:semiHidden/>
    <w:rsid w:val="006265C7"/>
    <w:rPr>
      <w:rFonts w:eastAsiaTheme="majorEastAsia" w:cstheme="majorBidi"/>
      <w:noProof/>
      <w:color w:val="595959" w:themeColor="text1" w:themeTint="A6"/>
    </w:rPr>
  </w:style>
  <w:style w:type="character" w:customStyle="1" w:styleId="Heading8Char">
    <w:name w:val="Heading 8 Char"/>
    <w:basedOn w:val="DefaultParagraphFont"/>
    <w:link w:val="Heading8"/>
    <w:uiPriority w:val="9"/>
    <w:semiHidden/>
    <w:rsid w:val="006265C7"/>
    <w:rPr>
      <w:rFonts w:eastAsiaTheme="majorEastAsia" w:cstheme="majorBidi"/>
      <w:i/>
      <w:iCs/>
      <w:noProof/>
      <w:color w:val="272727" w:themeColor="text1" w:themeTint="D8"/>
    </w:rPr>
  </w:style>
  <w:style w:type="character" w:customStyle="1" w:styleId="Heading9Char">
    <w:name w:val="Heading 9 Char"/>
    <w:basedOn w:val="DefaultParagraphFont"/>
    <w:link w:val="Heading9"/>
    <w:uiPriority w:val="9"/>
    <w:semiHidden/>
    <w:rsid w:val="006265C7"/>
    <w:rPr>
      <w:rFonts w:eastAsiaTheme="majorEastAsia" w:cstheme="majorBidi"/>
      <w:noProof/>
      <w:color w:val="272727" w:themeColor="text1" w:themeTint="D8"/>
    </w:rPr>
  </w:style>
  <w:style w:type="paragraph" w:styleId="Title">
    <w:name w:val="Title"/>
    <w:basedOn w:val="Normal"/>
    <w:next w:val="Normal"/>
    <w:link w:val="TitleChar"/>
    <w:uiPriority w:val="10"/>
    <w:qFormat/>
    <w:rsid w:val="006265C7"/>
    <w:pPr>
      <w:spacing w:after="80"/>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6265C7"/>
    <w:rPr>
      <w:rFonts w:asciiTheme="majorHAnsi" w:eastAsiaTheme="majorEastAsia" w:hAnsiTheme="majorHAnsi" w:cstheme="majorBidi"/>
      <w:noProof/>
      <w:spacing w:val="-10"/>
      <w:kern w:val="28"/>
      <w:sz w:val="56"/>
      <w:szCs w:val="71"/>
    </w:rPr>
  </w:style>
  <w:style w:type="paragraph" w:styleId="Subtitle">
    <w:name w:val="Subtitle"/>
    <w:basedOn w:val="Normal"/>
    <w:next w:val="Normal"/>
    <w:link w:val="SubtitleChar"/>
    <w:uiPriority w:val="11"/>
    <w:qFormat/>
    <w:rsid w:val="006265C7"/>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6265C7"/>
    <w:rPr>
      <w:rFonts w:eastAsiaTheme="majorEastAsia" w:cstheme="majorBidi"/>
      <w:noProof/>
      <w:color w:val="595959" w:themeColor="text1" w:themeTint="A6"/>
      <w:spacing w:val="15"/>
      <w:sz w:val="28"/>
      <w:szCs w:val="35"/>
    </w:rPr>
  </w:style>
  <w:style w:type="paragraph" w:styleId="Quote">
    <w:name w:val="Quote"/>
    <w:basedOn w:val="Normal"/>
    <w:next w:val="Normal"/>
    <w:link w:val="QuoteChar"/>
    <w:uiPriority w:val="29"/>
    <w:qFormat/>
    <w:rsid w:val="006265C7"/>
    <w:pPr>
      <w:spacing w:before="160"/>
      <w:jc w:val="center"/>
    </w:pPr>
    <w:rPr>
      <w:i/>
      <w:iCs/>
      <w:color w:val="404040" w:themeColor="text1" w:themeTint="BF"/>
    </w:rPr>
  </w:style>
  <w:style w:type="character" w:customStyle="1" w:styleId="QuoteChar">
    <w:name w:val="Quote Char"/>
    <w:basedOn w:val="DefaultParagraphFont"/>
    <w:link w:val="Quote"/>
    <w:uiPriority w:val="29"/>
    <w:rsid w:val="006265C7"/>
    <w:rPr>
      <w:i/>
      <w:iCs/>
      <w:noProof/>
      <w:color w:val="404040" w:themeColor="text1" w:themeTint="BF"/>
    </w:rPr>
  </w:style>
  <w:style w:type="paragraph" w:styleId="ListParagraph">
    <w:name w:val="List Paragraph"/>
    <w:aliases w:val="Head 5,Body of text,rpp3,spasi 2 taiiii,skripsi,Dalam Tabel,Char Char2,sub de titre 4,ANNEX,kepala,Colorful List - Accent 11,SUB BAB2,TABEL,ListKebijakan,List Paragraph1,Body Text Char1,List Paragraph2,anak bab,List Paragraph11,Tab"/>
    <w:basedOn w:val="Normal"/>
    <w:link w:val="ListParagraphChar"/>
    <w:uiPriority w:val="1"/>
    <w:qFormat/>
    <w:rsid w:val="006265C7"/>
    <w:pPr>
      <w:ind w:left="720"/>
      <w:contextualSpacing/>
    </w:pPr>
  </w:style>
  <w:style w:type="character" w:styleId="IntenseEmphasis">
    <w:name w:val="Intense Emphasis"/>
    <w:basedOn w:val="DefaultParagraphFont"/>
    <w:uiPriority w:val="21"/>
    <w:qFormat/>
    <w:rsid w:val="006265C7"/>
    <w:rPr>
      <w:i/>
      <w:iCs/>
      <w:color w:val="2F5496" w:themeColor="accent1" w:themeShade="BF"/>
    </w:rPr>
  </w:style>
  <w:style w:type="paragraph" w:styleId="IntenseQuote">
    <w:name w:val="Intense Quote"/>
    <w:basedOn w:val="Normal"/>
    <w:next w:val="Normal"/>
    <w:link w:val="IntenseQuoteChar"/>
    <w:uiPriority w:val="30"/>
    <w:qFormat/>
    <w:rsid w:val="006265C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265C7"/>
    <w:rPr>
      <w:i/>
      <w:iCs/>
      <w:noProof/>
      <w:color w:val="2F5496" w:themeColor="accent1" w:themeShade="BF"/>
    </w:rPr>
  </w:style>
  <w:style w:type="character" w:styleId="IntenseReference">
    <w:name w:val="Intense Reference"/>
    <w:basedOn w:val="DefaultParagraphFont"/>
    <w:uiPriority w:val="32"/>
    <w:qFormat/>
    <w:rsid w:val="006265C7"/>
    <w:rPr>
      <w:b/>
      <w:bCs/>
      <w:smallCaps/>
      <w:color w:val="2F5496" w:themeColor="accent1" w:themeShade="BF"/>
      <w:spacing w:val="5"/>
    </w:rPr>
  </w:style>
  <w:style w:type="character" w:styleId="Hyperlink">
    <w:name w:val="Hyperlink"/>
    <w:basedOn w:val="DefaultParagraphFont"/>
    <w:uiPriority w:val="99"/>
    <w:unhideWhenUsed/>
    <w:rsid w:val="006265C7"/>
    <w:rPr>
      <w:color w:val="0000FF"/>
      <w:u w:val="single"/>
    </w:rPr>
  </w:style>
  <w:style w:type="paragraph" w:styleId="TOCHeading">
    <w:name w:val="TOC Heading"/>
    <w:basedOn w:val="Heading1"/>
    <w:next w:val="Normal"/>
    <w:uiPriority w:val="39"/>
    <w:unhideWhenUsed/>
    <w:qFormat/>
    <w:rsid w:val="006265C7"/>
    <w:pPr>
      <w:spacing w:before="240" w:after="0"/>
      <w:outlineLvl w:val="9"/>
    </w:pPr>
    <w:rPr>
      <w:sz w:val="32"/>
      <w:szCs w:val="32"/>
      <w:lang w:val="en-US"/>
    </w:rPr>
  </w:style>
  <w:style w:type="paragraph" w:styleId="TOC1">
    <w:name w:val="toc 1"/>
    <w:basedOn w:val="Normal"/>
    <w:next w:val="Normal"/>
    <w:autoRedefine/>
    <w:uiPriority w:val="39"/>
    <w:unhideWhenUsed/>
    <w:rsid w:val="006265C7"/>
    <w:pPr>
      <w:spacing w:after="100"/>
    </w:pPr>
  </w:style>
  <w:style w:type="paragraph" w:styleId="TOC3">
    <w:name w:val="toc 3"/>
    <w:basedOn w:val="Normal"/>
    <w:next w:val="Normal"/>
    <w:autoRedefine/>
    <w:uiPriority w:val="39"/>
    <w:unhideWhenUsed/>
    <w:rsid w:val="006265C7"/>
    <w:pPr>
      <w:tabs>
        <w:tab w:val="left" w:pos="450"/>
        <w:tab w:val="right" w:leader="dot" w:pos="9280"/>
      </w:tabs>
      <w:spacing w:after="100"/>
    </w:pPr>
  </w:style>
  <w:style w:type="character" w:styleId="Strong">
    <w:name w:val="Strong"/>
    <w:basedOn w:val="DefaultParagraphFont"/>
    <w:uiPriority w:val="22"/>
    <w:qFormat/>
    <w:rsid w:val="006265C7"/>
    <w:rPr>
      <w:b/>
      <w:bCs/>
    </w:rPr>
  </w:style>
  <w:style w:type="character" w:customStyle="1" w:styleId="ListParagraphChar">
    <w:name w:val="List Paragraph Char"/>
    <w:aliases w:val="Head 5 Char,Body of text Char,rpp3 Char,spasi 2 taiiii Char,skripsi Char,Dalam Tabel Char,Char Char2 Char,sub de titre 4 Char,ANNEX Char,kepala Char,Colorful List - Accent 11 Char,SUB BAB2 Char,TABEL Char,ListKebijakan Char,Tab Char"/>
    <w:link w:val="ListParagraph"/>
    <w:uiPriority w:val="1"/>
    <w:qFormat/>
    <w:locked/>
    <w:rsid w:val="006265C7"/>
    <w:rPr>
      <w:noProof/>
    </w:rPr>
  </w:style>
  <w:style w:type="paragraph" w:styleId="Caption">
    <w:name w:val="caption"/>
    <w:basedOn w:val="Normal"/>
    <w:next w:val="Normal"/>
    <w:uiPriority w:val="35"/>
    <w:unhideWhenUsed/>
    <w:qFormat/>
    <w:rsid w:val="006265C7"/>
    <w:pPr>
      <w:widowControl/>
      <w:autoSpaceDE/>
      <w:autoSpaceDN/>
      <w:spacing w:after="200"/>
    </w:pPr>
    <w:rPr>
      <w:rFonts w:asciiTheme="minorHAnsi" w:eastAsiaTheme="minorHAnsi" w:hAnsiTheme="minorHAnsi" w:cstheme="minorBidi"/>
      <w:i/>
      <w:iCs/>
      <w:color w:val="44546A" w:themeColor="text2"/>
      <w:sz w:val="18"/>
      <w:szCs w:val="18"/>
      <w:lang w:val="en-US"/>
    </w:rPr>
  </w:style>
  <w:style w:type="paragraph" w:styleId="NormalWeb">
    <w:name w:val="Normal (Web)"/>
    <w:basedOn w:val="Normal"/>
    <w:uiPriority w:val="99"/>
    <w:unhideWhenUsed/>
    <w:rsid w:val="006265C7"/>
    <w:pPr>
      <w:widowControl/>
      <w:autoSpaceDE/>
      <w:autoSpaceDN/>
      <w:spacing w:before="100" w:beforeAutospacing="1" w:after="100" w:afterAutospacing="1"/>
    </w:pPr>
    <w:rPr>
      <w:sz w:val="24"/>
      <w:szCs w:val="24"/>
      <w:lang w:val="en-US"/>
    </w:rPr>
  </w:style>
  <w:style w:type="character" w:styleId="FootnoteReference">
    <w:name w:val="footnote reference"/>
    <w:basedOn w:val="DefaultParagraphFont"/>
    <w:uiPriority w:val="99"/>
    <w:semiHidden/>
    <w:unhideWhenUsed/>
    <w:rsid w:val="006265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0</Pages>
  <Words>14780</Words>
  <Characters>84248</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a Putri Ratnasari</dc:creator>
  <cp:keywords/>
  <dc:description/>
  <cp:lastModifiedBy>Anisa Putri Ratnasari</cp:lastModifiedBy>
  <cp:revision>1</cp:revision>
  <dcterms:created xsi:type="dcterms:W3CDTF">2025-10-20T01:02:00Z</dcterms:created>
  <dcterms:modified xsi:type="dcterms:W3CDTF">2025-10-20T01:13:00Z</dcterms:modified>
</cp:coreProperties>
</file>